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1BF27ACC" w14:textId="77777777" w:rsidR="00C02735"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C02735">
            <w:rPr>
              <w:noProof/>
            </w:rPr>
            <w:t>1</w:t>
          </w:r>
          <w:r w:rsidR="00C02735">
            <w:rPr>
              <w:b w:val="0"/>
              <w:noProof/>
              <w:lang w:eastAsia="ja-JP"/>
            </w:rPr>
            <w:tab/>
          </w:r>
          <w:r w:rsidR="00C02735">
            <w:rPr>
              <w:noProof/>
            </w:rPr>
            <w:t>Literature Review</w:t>
          </w:r>
          <w:r w:rsidR="00C02735">
            <w:rPr>
              <w:noProof/>
            </w:rPr>
            <w:tab/>
          </w:r>
          <w:r w:rsidR="00C02735">
            <w:rPr>
              <w:noProof/>
            </w:rPr>
            <w:fldChar w:fldCharType="begin"/>
          </w:r>
          <w:r w:rsidR="00C02735">
            <w:rPr>
              <w:noProof/>
            </w:rPr>
            <w:instrText xml:space="preserve"> PAGEREF _Toc260576888 \h </w:instrText>
          </w:r>
          <w:r w:rsidR="00C02735">
            <w:rPr>
              <w:noProof/>
            </w:rPr>
          </w:r>
          <w:r w:rsidR="00C02735">
            <w:rPr>
              <w:noProof/>
            </w:rPr>
            <w:fldChar w:fldCharType="separate"/>
          </w:r>
          <w:r w:rsidR="00C02735">
            <w:rPr>
              <w:noProof/>
            </w:rPr>
            <w:t>1</w:t>
          </w:r>
          <w:r w:rsidR="00C02735">
            <w:rPr>
              <w:noProof/>
            </w:rPr>
            <w:fldChar w:fldCharType="end"/>
          </w:r>
        </w:p>
        <w:p w14:paraId="405D9231" w14:textId="77777777" w:rsidR="00C02735" w:rsidRDefault="00C02735">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0576889 \h </w:instrText>
          </w:r>
          <w:r>
            <w:rPr>
              <w:noProof/>
            </w:rPr>
          </w:r>
          <w:r>
            <w:rPr>
              <w:noProof/>
            </w:rPr>
            <w:fldChar w:fldCharType="separate"/>
          </w:r>
          <w:r>
            <w:rPr>
              <w:noProof/>
            </w:rPr>
            <w:t>1</w:t>
          </w:r>
          <w:r>
            <w:rPr>
              <w:noProof/>
            </w:rPr>
            <w:fldChar w:fldCharType="end"/>
          </w:r>
        </w:p>
        <w:p w14:paraId="60BE3079" w14:textId="77777777" w:rsidR="00C02735" w:rsidRDefault="00C02735">
          <w:pPr>
            <w:pStyle w:val="TOC3"/>
            <w:tabs>
              <w:tab w:val="left" w:pos="1176"/>
              <w:tab w:val="right" w:leader="dot" w:pos="9010"/>
            </w:tabs>
            <w:rPr>
              <w:noProof/>
              <w:sz w:val="24"/>
              <w:szCs w:val="24"/>
              <w:lang w:eastAsia="ja-JP"/>
            </w:rPr>
          </w:pPr>
          <w:r>
            <w:rPr>
              <w:noProof/>
            </w:rPr>
            <w:t>1.1.1</w:t>
          </w:r>
          <w:r>
            <w:rPr>
              <w:noProof/>
              <w:sz w:val="24"/>
              <w:szCs w:val="24"/>
              <w:lang w:eastAsia="ja-JP"/>
            </w:rPr>
            <w:tab/>
          </w:r>
          <w:r>
            <w:rPr>
              <w:noProof/>
            </w:rPr>
            <w:t>Speaker dependence</w:t>
          </w:r>
          <w:r>
            <w:rPr>
              <w:noProof/>
            </w:rPr>
            <w:tab/>
          </w:r>
          <w:r>
            <w:rPr>
              <w:noProof/>
            </w:rPr>
            <w:fldChar w:fldCharType="begin"/>
          </w:r>
          <w:r>
            <w:rPr>
              <w:noProof/>
            </w:rPr>
            <w:instrText xml:space="preserve"> PAGEREF _Toc260576890 \h </w:instrText>
          </w:r>
          <w:r>
            <w:rPr>
              <w:noProof/>
            </w:rPr>
          </w:r>
          <w:r>
            <w:rPr>
              <w:noProof/>
            </w:rPr>
            <w:fldChar w:fldCharType="separate"/>
          </w:r>
          <w:r>
            <w:rPr>
              <w:noProof/>
            </w:rPr>
            <w:t>1</w:t>
          </w:r>
          <w:r>
            <w:rPr>
              <w:noProof/>
            </w:rPr>
            <w:fldChar w:fldCharType="end"/>
          </w:r>
        </w:p>
        <w:p w14:paraId="7B568784" w14:textId="77777777" w:rsidR="00C02735" w:rsidRDefault="00C02735">
          <w:pPr>
            <w:pStyle w:val="TOC3"/>
            <w:tabs>
              <w:tab w:val="left" w:pos="1176"/>
              <w:tab w:val="right" w:leader="dot" w:pos="9010"/>
            </w:tabs>
            <w:rPr>
              <w:noProof/>
              <w:sz w:val="24"/>
              <w:szCs w:val="24"/>
              <w:lang w:eastAsia="ja-JP"/>
            </w:rPr>
          </w:pPr>
          <w:r>
            <w:rPr>
              <w:noProof/>
            </w:rPr>
            <w:t>1.1.2</w:t>
          </w:r>
          <w:r>
            <w:rPr>
              <w:noProof/>
              <w:sz w:val="24"/>
              <w:szCs w:val="24"/>
              <w:lang w:eastAsia="ja-JP"/>
            </w:rPr>
            <w:tab/>
          </w:r>
          <w:r>
            <w:rPr>
              <w:noProof/>
            </w:rPr>
            <w:t>Speech type</w:t>
          </w:r>
          <w:r>
            <w:rPr>
              <w:noProof/>
            </w:rPr>
            <w:tab/>
          </w:r>
          <w:r>
            <w:rPr>
              <w:noProof/>
            </w:rPr>
            <w:fldChar w:fldCharType="begin"/>
          </w:r>
          <w:r>
            <w:rPr>
              <w:noProof/>
            </w:rPr>
            <w:instrText xml:space="preserve"> PAGEREF _Toc260576891 \h </w:instrText>
          </w:r>
          <w:r>
            <w:rPr>
              <w:noProof/>
            </w:rPr>
          </w:r>
          <w:r>
            <w:rPr>
              <w:noProof/>
            </w:rPr>
            <w:fldChar w:fldCharType="separate"/>
          </w:r>
          <w:r>
            <w:rPr>
              <w:noProof/>
            </w:rPr>
            <w:t>1</w:t>
          </w:r>
          <w:r>
            <w:rPr>
              <w:noProof/>
            </w:rPr>
            <w:fldChar w:fldCharType="end"/>
          </w:r>
        </w:p>
        <w:p w14:paraId="4199D2EE" w14:textId="77777777" w:rsidR="00C02735" w:rsidRDefault="00C02735">
          <w:pPr>
            <w:pStyle w:val="TOC3"/>
            <w:tabs>
              <w:tab w:val="left" w:pos="1176"/>
              <w:tab w:val="right" w:leader="dot" w:pos="9010"/>
            </w:tabs>
            <w:rPr>
              <w:noProof/>
              <w:sz w:val="24"/>
              <w:szCs w:val="24"/>
              <w:lang w:eastAsia="ja-JP"/>
            </w:rPr>
          </w:pPr>
          <w:r>
            <w:rPr>
              <w:noProof/>
            </w:rPr>
            <w:t>1.1.3</w:t>
          </w:r>
          <w:r>
            <w:rPr>
              <w:noProof/>
              <w:sz w:val="24"/>
              <w:szCs w:val="24"/>
              <w:lang w:eastAsia="ja-JP"/>
            </w:rPr>
            <w:tab/>
          </w:r>
          <w:r>
            <w:rPr>
              <w:noProof/>
            </w:rPr>
            <w:t>Recognition type</w:t>
          </w:r>
          <w:r>
            <w:rPr>
              <w:noProof/>
            </w:rPr>
            <w:tab/>
          </w:r>
          <w:r>
            <w:rPr>
              <w:noProof/>
            </w:rPr>
            <w:fldChar w:fldCharType="begin"/>
          </w:r>
          <w:r>
            <w:rPr>
              <w:noProof/>
            </w:rPr>
            <w:instrText xml:space="preserve"> PAGEREF _Toc260576892 \h </w:instrText>
          </w:r>
          <w:r>
            <w:rPr>
              <w:noProof/>
            </w:rPr>
          </w:r>
          <w:r>
            <w:rPr>
              <w:noProof/>
            </w:rPr>
            <w:fldChar w:fldCharType="separate"/>
          </w:r>
          <w:r>
            <w:rPr>
              <w:noProof/>
            </w:rPr>
            <w:t>1</w:t>
          </w:r>
          <w:r>
            <w:rPr>
              <w:noProof/>
            </w:rPr>
            <w:fldChar w:fldCharType="end"/>
          </w:r>
        </w:p>
        <w:p w14:paraId="453DD797" w14:textId="77777777" w:rsidR="00C02735" w:rsidRDefault="00C02735">
          <w:pPr>
            <w:pStyle w:val="TOC2"/>
            <w:tabs>
              <w:tab w:val="left" w:pos="792"/>
              <w:tab w:val="right" w:leader="dot" w:pos="9010"/>
            </w:tabs>
            <w:rPr>
              <w:b w:val="0"/>
              <w:noProof/>
              <w:sz w:val="24"/>
              <w:szCs w:val="24"/>
              <w:lang w:eastAsia="ja-JP"/>
            </w:rPr>
          </w:pPr>
          <w:r>
            <w:rPr>
              <w:noProof/>
            </w:rPr>
            <w:t>1.2</w:t>
          </w:r>
          <w:r>
            <w:rPr>
              <w:b w:val="0"/>
              <w:noProof/>
              <w:sz w:val="24"/>
              <w:szCs w:val="24"/>
              <w:lang w:eastAsia="ja-JP"/>
            </w:rPr>
            <w:tab/>
          </w:r>
          <w:r>
            <w:rPr>
              <w:noProof/>
            </w:rPr>
            <w:t>Pre-Processing</w:t>
          </w:r>
          <w:r>
            <w:rPr>
              <w:noProof/>
            </w:rPr>
            <w:tab/>
          </w:r>
          <w:r>
            <w:rPr>
              <w:noProof/>
            </w:rPr>
            <w:fldChar w:fldCharType="begin"/>
          </w:r>
          <w:r>
            <w:rPr>
              <w:noProof/>
            </w:rPr>
            <w:instrText xml:space="preserve"> PAGEREF _Toc260576893 \h </w:instrText>
          </w:r>
          <w:r>
            <w:rPr>
              <w:noProof/>
            </w:rPr>
          </w:r>
          <w:r>
            <w:rPr>
              <w:noProof/>
            </w:rPr>
            <w:fldChar w:fldCharType="separate"/>
          </w:r>
          <w:r>
            <w:rPr>
              <w:noProof/>
            </w:rPr>
            <w:t>3</w:t>
          </w:r>
          <w:r>
            <w:rPr>
              <w:noProof/>
            </w:rPr>
            <w:fldChar w:fldCharType="end"/>
          </w:r>
        </w:p>
        <w:p w14:paraId="7084A19B" w14:textId="77777777" w:rsidR="00C02735" w:rsidRDefault="00C02735">
          <w:pPr>
            <w:pStyle w:val="TOC2"/>
            <w:tabs>
              <w:tab w:val="left" w:pos="792"/>
              <w:tab w:val="right" w:leader="dot" w:pos="9010"/>
            </w:tabs>
            <w:rPr>
              <w:b w:val="0"/>
              <w:noProof/>
              <w:sz w:val="24"/>
              <w:szCs w:val="24"/>
              <w:lang w:eastAsia="ja-JP"/>
            </w:rPr>
          </w:pPr>
          <w:r>
            <w:rPr>
              <w:noProof/>
            </w:rPr>
            <w:t>1.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0576894 \h </w:instrText>
          </w:r>
          <w:r>
            <w:rPr>
              <w:noProof/>
            </w:rPr>
          </w:r>
          <w:r>
            <w:rPr>
              <w:noProof/>
            </w:rPr>
            <w:fldChar w:fldCharType="separate"/>
          </w:r>
          <w:r>
            <w:rPr>
              <w:noProof/>
            </w:rPr>
            <w:t>3</w:t>
          </w:r>
          <w:r>
            <w:rPr>
              <w:noProof/>
            </w:rPr>
            <w:fldChar w:fldCharType="end"/>
          </w:r>
        </w:p>
        <w:p w14:paraId="2B38AAC6" w14:textId="77777777" w:rsidR="00C02735" w:rsidRDefault="00C02735">
          <w:pPr>
            <w:pStyle w:val="TOC3"/>
            <w:tabs>
              <w:tab w:val="left" w:pos="1176"/>
              <w:tab w:val="right" w:leader="dot" w:pos="9010"/>
            </w:tabs>
            <w:rPr>
              <w:noProof/>
              <w:sz w:val="24"/>
              <w:szCs w:val="24"/>
              <w:lang w:eastAsia="ja-JP"/>
            </w:rPr>
          </w:pPr>
          <w:r>
            <w:rPr>
              <w:noProof/>
            </w:rPr>
            <w:t>1.3.1</w:t>
          </w:r>
          <w:r>
            <w:rPr>
              <w:noProof/>
              <w:sz w:val="24"/>
              <w:szCs w:val="24"/>
              <w:lang w:eastAsia="ja-JP"/>
            </w:rPr>
            <w:tab/>
          </w:r>
          <w:r>
            <w:rPr>
              <w:noProof/>
            </w:rPr>
            <w:t>Mel-frequency Cepstral Coefficients (MFCC)</w:t>
          </w:r>
          <w:r>
            <w:rPr>
              <w:noProof/>
            </w:rPr>
            <w:tab/>
          </w:r>
          <w:r>
            <w:rPr>
              <w:noProof/>
            </w:rPr>
            <w:fldChar w:fldCharType="begin"/>
          </w:r>
          <w:r>
            <w:rPr>
              <w:noProof/>
            </w:rPr>
            <w:instrText xml:space="preserve"> PAGEREF _Toc260576895 \h </w:instrText>
          </w:r>
          <w:r>
            <w:rPr>
              <w:noProof/>
            </w:rPr>
          </w:r>
          <w:r>
            <w:rPr>
              <w:noProof/>
            </w:rPr>
            <w:fldChar w:fldCharType="separate"/>
          </w:r>
          <w:r>
            <w:rPr>
              <w:noProof/>
            </w:rPr>
            <w:t>3</w:t>
          </w:r>
          <w:r>
            <w:rPr>
              <w:noProof/>
            </w:rPr>
            <w:fldChar w:fldCharType="end"/>
          </w:r>
        </w:p>
        <w:p w14:paraId="37FC4453" w14:textId="77777777" w:rsidR="00C02735" w:rsidRDefault="00C02735">
          <w:pPr>
            <w:pStyle w:val="TOC3"/>
            <w:tabs>
              <w:tab w:val="left" w:pos="1176"/>
              <w:tab w:val="right" w:leader="dot" w:pos="9010"/>
            </w:tabs>
            <w:rPr>
              <w:noProof/>
              <w:sz w:val="24"/>
              <w:szCs w:val="24"/>
              <w:lang w:eastAsia="ja-JP"/>
            </w:rPr>
          </w:pPr>
          <w:r>
            <w:rPr>
              <w:noProof/>
            </w:rPr>
            <w:t>1.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0576896 \h </w:instrText>
          </w:r>
          <w:r>
            <w:rPr>
              <w:noProof/>
            </w:rPr>
          </w:r>
          <w:r>
            <w:rPr>
              <w:noProof/>
            </w:rPr>
            <w:fldChar w:fldCharType="separate"/>
          </w:r>
          <w:r>
            <w:rPr>
              <w:noProof/>
            </w:rPr>
            <w:t>4</w:t>
          </w:r>
          <w:r>
            <w:rPr>
              <w:noProof/>
            </w:rPr>
            <w:fldChar w:fldCharType="end"/>
          </w:r>
        </w:p>
        <w:p w14:paraId="63D5E82F" w14:textId="77777777" w:rsidR="00C02735" w:rsidRDefault="00C02735">
          <w:pPr>
            <w:pStyle w:val="TOC2"/>
            <w:tabs>
              <w:tab w:val="left" w:pos="792"/>
              <w:tab w:val="right" w:leader="dot" w:pos="9010"/>
            </w:tabs>
            <w:rPr>
              <w:b w:val="0"/>
              <w:noProof/>
              <w:sz w:val="24"/>
              <w:szCs w:val="24"/>
              <w:lang w:eastAsia="ja-JP"/>
            </w:rPr>
          </w:pPr>
          <w:r>
            <w:rPr>
              <w:noProof/>
            </w:rPr>
            <w:t>1.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0576897 \h </w:instrText>
          </w:r>
          <w:r>
            <w:rPr>
              <w:noProof/>
            </w:rPr>
          </w:r>
          <w:r>
            <w:rPr>
              <w:noProof/>
            </w:rPr>
            <w:fldChar w:fldCharType="separate"/>
          </w:r>
          <w:r>
            <w:rPr>
              <w:noProof/>
            </w:rPr>
            <w:t>5</w:t>
          </w:r>
          <w:r>
            <w:rPr>
              <w:noProof/>
            </w:rPr>
            <w:fldChar w:fldCharType="end"/>
          </w:r>
        </w:p>
        <w:p w14:paraId="20395095" w14:textId="77777777" w:rsidR="00C02735" w:rsidRDefault="00C02735">
          <w:pPr>
            <w:pStyle w:val="TOC3"/>
            <w:tabs>
              <w:tab w:val="left" w:pos="1176"/>
              <w:tab w:val="right" w:leader="dot" w:pos="9010"/>
            </w:tabs>
            <w:rPr>
              <w:noProof/>
              <w:sz w:val="24"/>
              <w:szCs w:val="24"/>
              <w:lang w:eastAsia="ja-JP"/>
            </w:rPr>
          </w:pPr>
          <w:r>
            <w:rPr>
              <w:noProof/>
            </w:rPr>
            <w:t>1.4.1</w:t>
          </w:r>
          <w:r>
            <w:rPr>
              <w:noProof/>
              <w:sz w:val="24"/>
              <w:szCs w:val="24"/>
              <w:lang w:eastAsia="ja-JP"/>
            </w:rPr>
            <w:tab/>
          </w:r>
          <w:r>
            <w:rPr>
              <w:noProof/>
            </w:rPr>
            <w:t>Dynamic Time Warping</w:t>
          </w:r>
          <w:r>
            <w:rPr>
              <w:noProof/>
            </w:rPr>
            <w:tab/>
          </w:r>
          <w:r>
            <w:rPr>
              <w:noProof/>
            </w:rPr>
            <w:fldChar w:fldCharType="begin"/>
          </w:r>
          <w:r>
            <w:rPr>
              <w:noProof/>
            </w:rPr>
            <w:instrText xml:space="preserve"> PAGEREF _Toc260576898 \h </w:instrText>
          </w:r>
          <w:r>
            <w:rPr>
              <w:noProof/>
            </w:rPr>
          </w:r>
          <w:r>
            <w:rPr>
              <w:noProof/>
            </w:rPr>
            <w:fldChar w:fldCharType="separate"/>
          </w:r>
          <w:r>
            <w:rPr>
              <w:noProof/>
            </w:rPr>
            <w:t>6</w:t>
          </w:r>
          <w:r>
            <w:rPr>
              <w:noProof/>
            </w:rPr>
            <w:fldChar w:fldCharType="end"/>
          </w:r>
        </w:p>
        <w:p w14:paraId="51D5211F" w14:textId="77777777" w:rsidR="00C02735" w:rsidRDefault="00C02735">
          <w:pPr>
            <w:pStyle w:val="TOC3"/>
            <w:tabs>
              <w:tab w:val="left" w:pos="1176"/>
              <w:tab w:val="right" w:leader="dot" w:pos="9010"/>
            </w:tabs>
            <w:rPr>
              <w:noProof/>
              <w:sz w:val="24"/>
              <w:szCs w:val="24"/>
              <w:lang w:eastAsia="ja-JP"/>
            </w:rPr>
          </w:pPr>
          <w:r>
            <w:rPr>
              <w:noProof/>
            </w:rPr>
            <w:t>1.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0576899 \h </w:instrText>
          </w:r>
          <w:r>
            <w:rPr>
              <w:noProof/>
            </w:rPr>
          </w:r>
          <w:r>
            <w:rPr>
              <w:noProof/>
            </w:rPr>
            <w:fldChar w:fldCharType="separate"/>
          </w:r>
          <w:r>
            <w:rPr>
              <w:noProof/>
            </w:rPr>
            <w:t>6</w:t>
          </w:r>
          <w:r>
            <w:rPr>
              <w:noProof/>
            </w:rPr>
            <w:fldChar w:fldCharType="end"/>
          </w:r>
        </w:p>
        <w:p w14:paraId="7864768E" w14:textId="77777777" w:rsidR="00C02735" w:rsidRDefault="00C02735">
          <w:pPr>
            <w:pStyle w:val="TOC3"/>
            <w:tabs>
              <w:tab w:val="left" w:pos="1176"/>
              <w:tab w:val="right" w:leader="dot" w:pos="9010"/>
            </w:tabs>
            <w:rPr>
              <w:noProof/>
              <w:sz w:val="24"/>
              <w:szCs w:val="24"/>
              <w:lang w:eastAsia="ja-JP"/>
            </w:rPr>
          </w:pPr>
          <w:r>
            <w:rPr>
              <w:noProof/>
            </w:rPr>
            <w:t>1.4.3</w:t>
          </w:r>
          <w:r>
            <w:rPr>
              <w:noProof/>
              <w:sz w:val="24"/>
              <w:szCs w:val="24"/>
              <w:lang w:eastAsia="ja-JP"/>
            </w:rPr>
            <w:tab/>
          </w:r>
          <w:r>
            <w:rPr>
              <w:noProof/>
            </w:rPr>
            <w:t>Hidden Markov Models</w:t>
          </w:r>
          <w:r>
            <w:rPr>
              <w:noProof/>
            </w:rPr>
            <w:tab/>
          </w:r>
          <w:r>
            <w:rPr>
              <w:noProof/>
            </w:rPr>
            <w:fldChar w:fldCharType="begin"/>
          </w:r>
          <w:r>
            <w:rPr>
              <w:noProof/>
            </w:rPr>
            <w:instrText xml:space="preserve"> PAGEREF _Toc260576900 \h </w:instrText>
          </w:r>
          <w:r>
            <w:rPr>
              <w:noProof/>
            </w:rPr>
          </w:r>
          <w:r>
            <w:rPr>
              <w:noProof/>
            </w:rPr>
            <w:fldChar w:fldCharType="separate"/>
          </w:r>
          <w:r>
            <w:rPr>
              <w:noProof/>
            </w:rPr>
            <w:t>7</w:t>
          </w:r>
          <w:r>
            <w:rPr>
              <w:noProof/>
            </w:rPr>
            <w:fldChar w:fldCharType="end"/>
          </w:r>
        </w:p>
        <w:p w14:paraId="41250CB0" w14:textId="77777777" w:rsidR="00C02735" w:rsidRDefault="00C02735">
          <w:pPr>
            <w:pStyle w:val="TOC2"/>
            <w:tabs>
              <w:tab w:val="left" w:pos="792"/>
              <w:tab w:val="right" w:leader="dot" w:pos="9010"/>
            </w:tabs>
            <w:rPr>
              <w:b w:val="0"/>
              <w:noProof/>
              <w:sz w:val="24"/>
              <w:szCs w:val="24"/>
              <w:lang w:eastAsia="ja-JP"/>
            </w:rPr>
          </w:pPr>
          <w:r>
            <w:rPr>
              <w:noProof/>
            </w:rPr>
            <w:t>1.5</w:t>
          </w:r>
          <w:r>
            <w:rPr>
              <w:b w:val="0"/>
              <w:noProof/>
              <w:sz w:val="24"/>
              <w:szCs w:val="24"/>
              <w:lang w:eastAsia="ja-JP"/>
            </w:rPr>
            <w:tab/>
          </w:r>
          <w:r>
            <w:rPr>
              <w:noProof/>
            </w:rPr>
            <w:t>Auditory data</w:t>
          </w:r>
          <w:r>
            <w:rPr>
              <w:noProof/>
            </w:rPr>
            <w:tab/>
          </w:r>
          <w:r>
            <w:rPr>
              <w:noProof/>
            </w:rPr>
            <w:fldChar w:fldCharType="begin"/>
          </w:r>
          <w:r>
            <w:rPr>
              <w:noProof/>
            </w:rPr>
            <w:instrText xml:space="preserve"> PAGEREF _Toc260576901 \h </w:instrText>
          </w:r>
          <w:r>
            <w:rPr>
              <w:noProof/>
            </w:rPr>
          </w:r>
          <w:r>
            <w:rPr>
              <w:noProof/>
            </w:rPr>
            <w:fldChar w:fldCharType="separate"/>
          </w:r>
          <w:r>
            <w:rPr>
              <w:noProof/>
            </w:rPr>
            <w:t>7</w:t>
          </w:r>
          <w:r>
            <w:rPr>
              <w:noProof/>
            </w:rPr>
            <w:fldChar w:fldCharType="end"/>
          </w:r>
        </w:p>
        <w:p w14:paraId="45649361" w14:textId="77777777" w:rsidR="00C02735" w:rsidRDefault="00C02735">
          <w:pPr>
            <w:pStyle w:val="TOC2"/>
            <w:tabs>
              <w:tab w:val="left" w:pos="792"/>
              <w:tab w:val="right" w:leader="dot" w:pos="9010"/>
            </w:tabs>
            <w:rPr>
              <w:b w:val="0"/>
              <w:noProof/>
              <w:sz w:val="24"/>
              <w:szCs w:val="24"/>
              <w:lang w:eastAsia="ja-JP"/>
            </w:rPr>
          </w:pPr>
          <w:r>
            <w:rPr>
              <w:noProof/>
            </w:rPr>
            <w:t>1.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0576902 \h </w:instrText>
          </w:r>
          <w:r>
            <w:rPr>
              <w:noProof/>
            </w:rPr>
          </w:r>
          <w:r>
            <w:rPr>
              <w:noProof/>
            </w:rPr>
            <w:fldChar w:fldCharType="separate"/>
          </w:r>
          <w:r>
            <w:rPr>
              <w:noProof/>
            </w:rPr>
            <w:t>7</w:t>
          </w:r>
          <w:r>
            <w:rPr>
              <w:noProof/>
            </w:rPr>
            <w:fldChar w:fldCharType="end"/>
          </w:r>
        </w:p>
        <w:p w14:paraId="3E76C91B" w14:textId="77777777" w:rsidR="00C02735" w:rsidRDefault="00C02735">
          <w:pPr>
            <w:pStyle w:val="TOC3"/>
            <w:tabs>
              <w:tab w:val="left" w:pos="1176"/>
              <w:tab w:val="right" w:leader="dot" w:pos="9010"/>
            </w:tabs>
            <w:rPr>
              <w:noProof/>
              <w:sz w:val="24"/>
              <w:szCs w:val="24"/>
              <w:lang w:eastAsia="ja-JP"/>
            </w:rPr>
          </w:pPr>
          <w:r>
            <w:rPr>
              <w:noProof/>
            </w:rPr>
            <w:t>1.6.1</w:t>
          </w:r>
          <w:r>
            <w:rPr>
              <w:noProof/>
              <w:sz w:val="24"/>
              <w:szCs w:val="24"/>
              <w:lang w:eastAsia="ja-JP"/>
            </w:rPr>
            <w:tab/>
          </w:r>
          <w:r>
            <w:rPr>
              <w:noProof/>
            </w:rPr>
            <w:t>Codebook Excited Linear Prediction (CELP)</w:t>
          </w:r>
          <w:r>
            <w:rPr>
              <w:noProof/>
            </w:rPr>
            <w:tab/>
          </w:r>
          <w:r>
            <w:rPr>
              <w:noProof/>
            </w:rPr>
            <w:fldChar w:fldCharType="begin"/>
          </w:r>
          <w:r>
            <w:rPr>
              <w:noProof/>
            </w:rPr>
            <w:instrText xml:space="preserve"> PAGEREF _Toc260576903 \h </w:instrText>
          </w:r>
          <w:r>
            <w:rPr>
              <w:noProof/>
            </w:rPr>
          </w:r>
          <w:r>
            <w:rPr>
              <w:noProof/>
            </w:rPr>
            <w:fldChar w:fldCharType="separate"/>
          </w:r>
          <w:r>
            <w:rPr>
              <w:noProof/>
            </w:rPr>
            <w:t>7</w:t>
          </w:r>
          <w:r>
            <w:rPr>
              <w:noProof/>
            </w:rPr>
            <w:fldChar w:fldCharType="end"/>
          </w:r>
        </w:p>
        <w:p w14:paraId="6E0DD49E" w14:textId="77777777" w:rsidR="00C02735" w:rsidRDefault="00C02735">
          <w:pPr>
            <w:pStyle w:val="TOC3"/>
            <w:tabs>
              <w:tab w:val="left" w:pos="1176"/>
              <w:tab w:val="right" w:leader="dot" w:pos="9010"/>
            </w:tabs>
            <w:rPr>
              <w:noProof/>
              <w:sz w:val="24"/>
              <w:szCs w:val="24"/>
              <w:lang w:eastAsia="ja-JP"/>
            </w:rPr>
          </w:pPr>
          <w:r>
            <w:rPr>
              <w:noProof/>
            </w:rPr>
            <w:t>1.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0576904 \h </w:instrText>
          </w:r>
          <w:r>
            <w:rPr>
              <w:noProof/>
            </w:rPr>
          </w:r>
          <w:r>
            <w:rPr>
              <w:noProof/>
            </w:rPr>
            <w:fldChar w:fldCharType="separate"/>
          </w:r>
          <w:r>
            <w:rPr>
              <w:noProof/>
            </w:rPr>
            <w:t>7</w:t>
          </w:r>
          <w:r>
            <w:rPr>
              <w:noProof/>
            </w:rPr>
            <w:fldChar w:fldCharType="end"/>
          </w:r>
        </w:p>
        <w:p w14:paraId="23A29A00" w14:textId="77777777" w:rsidR="00C02735" w:rsidRDefault="00C02735">
          <w:pPr>
            <w:pStyle w:val="TOC1"/>
            <w:tabs>
              <w:tab w:val="left" w:pos="382"/>
              <w:tab w:val="right" w:leader="dot" w:pos="9010"/>
            </w:tabs>
            <w:rPr>
              <w:b w:val="0"/>
              <w:noProof/>
              <w:lang w:eastAsia="ja-JP"/>
            </w:rPr>
          </w:pPr>
          <w:r>
            <w:rPr>
              <w:noProof/>
            </w:rPr>
            <w:t>2</w:t>
          </w:r>
          <w:r>
            <w:rPr>
              <w:b w:val="0"/>
              <w:noProof/>
              <w:lang w:eastAsia="ja-JP"/>
            </w:rPr>
            <w:tab/>
          </w:r>
          <w:r>
            <w:rPr>
              <w:noProof/>
            </w:rPr>
            <w:t>References</w:t>
          </w:r>
          <w:r>
            <w:rPr>
              <w:noProof/>
            </w:rPr>
            <w:tab/>
          </w:r>
          <w:r>
            <w:rPr>
              <w:noProof/>
            </w:rPr>
            <w:fldChar w:fldCharType="begin"/>
          </w:r>
          <w:r>
            <w:rPr>
              <w:noProof/>
            </w:rPr>
            <w:instrText xml:space="preserve"> PAGEREF _Toc260576905 \h </w:instrText>
          </w:r>
          <w:r>
            <w:rPr>
              <w:noProof/>
            </w:rPr>
          </w:r>
          <w:r>
            <w:rPr>
              <w:noProof/>
            </w:rPr>
            <w:fldChar w:fldCharType="separate"/>
          </w:r>
          <w:r>
            <w:rPr>
              <w:noProof/>
            </w:rPr>
            <w:t>8</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1975A0CF" w14:textId="216C9E78" w:rsidR="004430DE" w:rsidRPr="00C53B3D" w:rsidRDefault="0092512D" w:rsidP="00C53B3D">
      <w:pPr>
        <w:pStyle w:val="Heading1"/>
      </w:pPr>
      <w:bookmarkStart w:id="1" w:name="_Toc260576888"/>
      <w:r>
        <w:lastRenderedPageBreak/>
        <w:t>Literature Review</w:t>
      </w:r>
      <w:bookmarkEnd w:id="0"/>
      <w:bookmarkEnd w:id="1"/>
    </w:p>
    <w:p w14:paraId="50A6F4FF" w14:textId="33E8C506" w:rsidR="004430DE" w:rsidRDefault="004430DE" w:rsidP="00922CAB">
      <w:pPr>
        <w:pStyle w:val="Heading2"/>
      </w:pPr>
      <w:bookmarkStart w:id="2" w:name="_Toc259276582"/>
      <w:bookmarkStart w:id="3" w:name="_Toc260576889"/>
      <w:r w:rsidRPr="004430DE">
        <w:t xml:space="preserve">Speech </w:t>
      </w:r>
      <w:r w:rsidRPr="00242991">
        <w:t>Processing</w:t>
      </w:r>
      <w:bookmarkEnd w:id="2"/>
      <w:bookmarkEnd w:id="3"/>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4" w:name="_Toc259276583"/>
      <w:bookmarkStart w:id="5" w:name="_Toc260576890"/>
      <w:r>
        <w:t>Speaker dependence</w:t>
      </w:r>
      <w:bookmarkEnd w:id="4"/>
      <w:bookmarkEnd w:id="5"/>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6" w:name="_Toc259276584"/>
      <w:bookmarkStart w:id="7" w:name="_Toc260576891"/>
      <w:r>
        <w:t>Speech type</w:t>
      </w:r>
      <w:bookmarkEnd w:id="6"/>
      <w:bookmarkEnd w:id="7"/>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8" w:name="_Toc259276585"/>
      <w:bookmarkStart w:id="9" w:name="_Toc260576892"/>
      <w:r w:rsidRPr="004430DE">
        <w:t>Recog</w:t>
      </w:r>
      <w:r w:rsidR="00FB5325">
        <w:t>nition type</w:t>
      </w:r>
      <w:bookmarkEnd w:id="8"/>
      <w:bookmarkEnd w:id="9"/>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lastRenderedPageBreak/>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222C8B6" w:rsidR="004C09B5" w:rsidRDefault="000A4966" w:rsidP="004430DE">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C02735" w:rsidRPr="00EF7AB7">
        <w:t xml:space="preserve">Table </w:t>
      </w:r>
      <w:r w:rsidR="00C02735">
        <w:rPr>
          <w:noProof/>
        </w:rPr>
        <w:t>1</w:t>
      </w:r>
      <w:r w:rsidR="00C02735">
        <w:noBreakHyphen/>
      </w:r>
      <w:r w:rsidR="00C02735">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C02735">
        <w:t xml:space="preserve">Table </w:t>
      </w:r>
      <w:r w:rsidR="00C02735">
        <w:rPr>
          <w:noProof/>
        </w:rPr>
        <w:t>1</w:t>
      </w:r>
      <w:r w:rsidR="00C02735">
        <w:noBreakHyphen/>
      </w:r>
      <w:r w:rsidR="00C02735">
        <w:rPr>
          <w:noProof/>
        </w:rPr>
        <w:t>2</w:t>
      </w:r>
      <w:r w:rsidR="00BD7700">
        <w:fldChar w:fldCharType="end"/>
      </w:r>
      <w:r w:rsidR="00BD7700">
        <w:t>).</w:t>
      </w:r>
    </w:p>
    <w:p w14:paraId="252B859F" w14:textId="1B22E6AE" w:rsidR="00E009C1" w:rsidRDefault="00E009C1" w:rsidP="00BD7700">
      <w:pPr>
        <w:pStyle w:val="Caption"/>
        <w:keepNext/>
      </w:pPr>
      <w:bookmarkStart w:id="10" w:name="_Ref259201863"/>
      <w:r w:rsidRPr="00EF7AB7">
        <w:t xml:space="preserve">Table </w:t>
      </w:r>
      <w:fldSimple w:instr=" STYLEREF 1 \s ">
        <w:r w:rsidR="00C02735">
          <w:rPr>
            <w:noProof/>
          </w:rPr>
          <w:t>1</w:t>
        </w:r>
      </w:fldSimple>
      <w:r w:rsidR="00BD7700">
        <w:noBreakHyphen/>
      </w:r>
      <w:fldSimple w:instr=" SEQ Table \* ARABIC \s 1 ">
        <w:r w:rsidR="00C02735">
          <w:rPr>
            <w:noProof/>
          </w:rPr>
          <w:t>1</w:t>
        </w:r>
      </w:fldSimple>
      <w:bookmarkEnd w:id="10"/>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11" w:name="_Ref259201436"/>
      <w:r>
        <w:lastRenderedPageBreak/>
        <w:t xml:space="preserve">Table </w:t>
      </w:r>
      <w:fldSimple w:instr=" STYLEREF 1 \s ">
        <w:r w:rsidR="00C02735">
          <w:rPr>
            <w:noProof/>
          </w:rPr>
          <w:t>1</w:t>
        </w:r>
      </w:fldSimple>
      <w:r>
        <w:noBreakHyphen/>
      </w:r>
      <w:fldSimple w:instr=" SEQ Table \* ARABIC \s 1 ">
        <w:r w:rsidR="00C02735">
          <w:rPr>
            <w:noProof/>
          </w:rPr>
          <w:t>2</w:t>
        </w:r>
      </w:fldSimple>
      <w:bookmarkEnd w:id="11"/>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1204FB15" w14:textId="77777777" w:rsidR="000A4966" w:rsidRDefault="000A4966" w:rsidP="004430DE"/>
    <w:p w14:paraId="26BBDBE0" w14:textId="200076D8" w:rsidR="00D97A5F" w:rsidRDefault="00D97A5F" w:rsidP="00922CAB">
      <w:pPr>
        <w:pStyle w:val="Heading2"/>
      </w:pPr>
      <w:bookmarkStart w:id="12" w:name="_Toc259276586"/>
      <w:bookmarkStart w:id="13" w:name="_Toc260576893"/>
      <w:r>
        <w:t>Pre-Processing</w:t>
      </w:r>
      <w:bookmarkEnd w:id="12"/>
      <w:bookmarkEnd w:id="13"/>
    </w:p>
    <w:p w14:paraId="31CBE87E" w14:textId="65C70640"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pre-processing techniques aim to reduce the total noise in a signal, none will be considered in this thesis.</w:t>
      </w:r>
    </w:p>
    <w:p w14:paraId="288663CD" w14:textId="7E7DFB8D" w:rsidR="004430DE" w:rsidRDefault="0092512D" w:rsidP="00922CAB">
      <w:pPr>
        <w:pStyle w:val="Heading2"/>
      </w:pPr>
      <w:bookmarkStart w:id="14" w:name="_Toc259276587"/>
      <w:bookmarkStart w:id="15" w:name="_Toc260576894"/>
      <w:r>
        <w:t>Feature Extraction</w:t>
      </w:r>
      <w:bookmarkEnd w:id="14"/>
      <w:bookmarkEnd w:id="15"/>
    </w:p>
    <w:p w14:paraId="5AD1635D" w14:textId="54CC1254"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5C8276C" w14:textId="6504F146" w:rsidR="003432B2" w:rsidRDefault="003432B2" w:rsidP="003432B2">
      <w:pPr>
        <w:pStyle w:val="ListParagraph"/>
        <w:numPr>
          <w:ilvl w:val="0"/>
          <w:numId w:val="31"/>
        </w:numPr>
      </w:pPr>
      <w:r>
        <w:t xml:space="preserve">Cepstral and delta </w:t>
      </w:r>
      <w:proofErr w:type="spellStart"/>
      <w:r>
        <w:t>cepstral</w:t>
      </w:r>
      <w:proofErr w:type="spellEnd"/>
      <w:r>
        <w:t xml:space="preserve"> coefficients</w:t>
      </w:r>
    </w:p>
    <w:p w14:paraId="31803F74" w14:textId="483A5EB3" w:rsidR="003432B2" w:rsidRDefault="003432B2" w:rsidP="003432B2">
      <w:pPr>
        <w:pStyle w:val="ListParagraph"/>
        <w:numPr>
          <w:ilvl w:val="0"/>
          <w:numId w:val="31"/>
        </w:numPr>
      </w:pPr>
      <w:r>
        <w:t>Non-negative matrix factorization</w:t>
      </w:r>
    </w:p>
    <w:p w14:paraId="09A8FE0C" w14:textId="4BA9DCB3" w:rsidR="003432B2" w:rsidRDefault="003432B2" w:rsidP="003432B2">
      <w:pPr>
        <w:pStyle w:val="ListParagraph"/>
        <w:numPr>
          <w:ilvl w:val="0"/>
          <w:numId w:val="31"/>
        </w:numPr>
      </w:pPr>
      <w:r>
        <w:t xml:space="preserve">Discrete </w:t>
      </w:r>
      <w:proofErr w:type="spellStart"/>
      <w:r>
        <w:t>fourier</w:t>
      </w:r>
      <w:proofErr w:type="spellEnd"/>
      <w:r>
        <w:t xml:space="preserve"> transform methods</w:t>
      </w:r>
    </w:p>
    <w:p w14:paraId="024FD4F8" w14:textId="4FCCA69E" w:rsidR="003432B2" w:rsidRDefault="003432B2" w:rsidP="003432B2">
      <w:pPr>
        <w:pStyle w:val="ListParagraph"/>
        <w:numPr>
          <w:ilvl w:val="0"/>
          <w:numId w:val="31"/>
        </w:numPr>
      </w:pPr>
      <w:r>
        <w:t>Discrete wavelet packet transforms</w:t>
      </w:r>
    </w:p>
    <w:p w14:paraId="4E84981E" w14:textId="4FD5A1E6" w:rsidR="003432B2" w:rsidRDefault="003432B2" w:rsidP="003432B2">
      <w:pPr>
        <w:pStyle w:val="ListParagraph"/>
        <w:numPr>
          <w:ilvl w:val="0"/>
          <w:numId w:val="31"/>
        </w:numPr>
      </w:pPr>
      <w:r>
        <w:t>Linear Predictive Coding</w:t>
      </w:r>
    </w:p>
    <w:p w14:paraId="586C5A6B" w14:textId="05837A88" w:rsidR="003432B2" w:rsidRPr="00D97A5F" w:rsidRDefault="003432B2" w:rsidP="003432B2">
      <w:pPr>
        <w:pStyle w:val="ListParagraph"/>
        <w:numPr>
          <w:ilvl w:val="0"/>
          <w:numId w:val="31"/>
        </w:numPr>
      </w:pPr>
      <w:r>
        <w:t>Perceptual Linear Prediction</w:t>
      </w:r>
    </w:p>
    <w:p w14:paraId="46AF7B86" w14:textId="6DC18B4D" w:rsidR="004430DE" w:rsidRDefault="004430DE" w:rsidP="00922CAB">
      <w:pPr>
        <w:pStyle w:val="Heading3"/>
      </w:pPr>
      <w:bookmarkStart w:id="16" w:name="_Toc259276588"/>
      <w:bookmarkStart w:id="17" w:name="_Toc260576895"/>
      <w:r w:rsidRPr="004430DE">
        <w:t>Mel-frequenc</w:t>
      </w:r>
      <w:r w:rsidR="0092512D">
        <w:t>y Cepstral Coefficients</w:t>
      </w:r>
      <w:bookmarkEnd w:id="16"/>
      <w:bookmarkEnd w:id="17"/>
    </w:p>
    <w:p w14:paraId="00E57432" w14:textId="693D5825" w:rsidR="00D75390" w:rsidRDefault="00BC4AE7" w:rsidP="00BC4AE7">
      <w:r>
        <w:t>A common</w:t>
      </w:r>
      <w:r w:rsidR="00F33A96">
        <w:t>ly used</w:t>
      </w:r>
      <w:r>
        <w:t xml:space="preserve"> </w:t>
      </w:r>
      <w:r w:rsidR="00030230">
        <w:t xml:space="preserve">sound processing technique is representing the signal as a short-term power spectrum, known as the Mel-Frequency </w:t>
      </w:r>
      <w:proofErr w:type="spellStart"/>
      <w:r w:rsidR="00030230">
        <w:t>Cepstrum</w:t>
      </w:r>
      <w:proofErr w:type="spellEnd"/>
      <w:r w:rsidR="00030230">
        <w:t xml:space="preserve"> (MFC). The MFC is calculated as the linear cosine transform of the log power spectrum using the non-linear Mel Scale</w:t>
      </w:r>
      <w:r w:rsidR="002175F2">
        <w:t xml:space="preserve"> for frequency</w:t>
      </w:r>
      <w:r w:rsidR="00030230">
        <w:t xml:space="preserve">. </w:t>
      </w:r>
      <w:r w:rsidR="00811BD2">
        <w:t xml:space="preserve">The equation for the conversion of Hertz to </w:t>
      </w:r>
      <w:proofErr w:type="spellStart"/>
      <w:r w:rsidR="00811BD2">
        <w:t>Mels</w:t>
      </w:r>
      <w:proofErr w:type="spellEnd"/>
      <w:r w:rsidR="00811BD2">
        <w:t xml:space="preserve"> is given by </w:t>
      </w:r>
      <w:r w:rsidR="00811BD2">
        <w:fldChar w:fldCharType="begin"/>
      </w:r>
      <w:r w:rsidR="00811BD2">
        <w:instrText xml:space="preserve"> ADDIN EN.CITE &lt;EndNote&gt;&lt;Cite&gt;&lt;Author&gt;O&amp;apos;shaughnessy&lt;/Author&gt;&lt;Year&gt;1987&lt;/Year&gt;&lt;RecNum&gt;52&lt;/RecNum&gt;&lt;DisplayText&gt;[13]&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rsidR="00811BD2">
        <w:fldChar w:fldCharType="separate"/>
      </w:r>
      <w:r w:rsidR="00811BD2">
        <w:rPr>
          <w:noProof/>
        </w:rPr>
        <w:t>[13]</w:t>
      </w:r>
      <w:r w:rsidR="00811BD2">
        <w:fldChar w:fldCharType="end"/>
      </w:r>
      <w:r w:rsidR="00811BD2">
        <w:t>:</w:t>
      </w:r>
    </w:p>
    <w:p w14:paraId="0BA58DCB" w14:textId="765E7ED7" w:rsidR="00811BD2"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12A297D3" w14:textId="3B5BCCCC" w:rsidR="00BC4AE7" w:rsidRPr="00BC4AE7" w:rsidRDefault="00D75390" w:rsidP="00BC4AE7">
      <w:r>
        <w:t xml:space="preserve">The Mel Scale </w:t>
      </w:r>
      <w:r w:rsidR="00F33A96">
        <w:t>more closely approxi</w:t>
      </w:r>
      <w:r w:rsidR="002175F2">
        <w:t>mates</w:t>
      </w:r>
      <w:r w:rsidR="00811BD2">
        <w:t xml:space="preserve"> the human auditory model than the</w:t>
      </w:r>
      <w:r w:rsidR="002175F2">
        <w:t xml:space="preserve"> linearly spaced </w:t>
      </w:r>
      <w:r w:rsidR="00811BD2">
        <w:t>Hertz scale</w:t>
      </w:r>
      <w:r w:rsidR="002175F2">
        <w:t>.</w:t>
      </w:r>
    </w:p>
    <w:p w14:paraId="3430C21F" w14:textId="149619E6" w:rsidR="003D7CA4" w:rsidRDefault="003D7CA4" w:rsidP="003D7CA4">
      <w:pPr>
        <w:pStyle w:val="Heading3"/>
      </w:pPr>
      <w:bookmarkStart w:id="18" w:name="_Toc260576896"/>
      <w:r>
        <w:t>Linear Predictive Coding</w:t>
      </w:r>
      <w:bookmarkEnd w:id="18"/>
    </w:p>
    <w:p w14:paraId="2B6D3BCD" w14:textId="2294FCD3"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 xml:space="preserve">LPC can be broken into two distinct segments, analysis/encoding and synthesis/decoding. During the encoding stage the speech signal is broken in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4F2BD033" w14:textId="2DE68171" w:rsidR="00BD01BD" w:rsidRDefault="00BD01BD" w:rsidP="007F1BD7">
      <w:r>
        <w:t>The encoding phase of LPC feature extraction involves two main steps:</w:t>
      </w:r>
    </w:p>
    <w:p w14:paraId="7F00A5BD" w14:textId="645F4D1B" w:rsidR="00BD01BD" w:rsidRDefault="00BD01BD" w:rsidP="007F1BD7">
      <w:r>
        <w:t>Determining whether a block is voiced or unvoiced</w:t>
      </w:r>
    </w:p>
    <w:p w14:paraId="13D8CB1A" w14:textId="2781FCC2" w:rsidR="00BD01BD" w:rsidRDefault="00BC4AE7" w:rsidP="007F1BD7">
      <w:r>
        <w:t xml:space="preserve">This is done on the </w:t>
      </w:r>
      <w:r w:rsidR="00BD01BD">
        <w:t xml:space="preserve">assumption that voiced sounds have a high average energy (thus large amplitudes) as well as having distinct formant frequencies. </w:t>
      </w:r>
    </w:p>
    <w:p w14:paraId="580FCB56" w14:textId="1E1A967C" w:rsidR="00BD01BD" w:rsidRDefault="00BD01BD" w:rsidP="007F1BD7">
      <w:r>
        <w:t xml:space="preserve">Unvoiced sounds have “random” waveforms of </w:t>
      </w:r>
      <w:r w:rsidR="005576A6">
        <w:t>lower</w:t>
      </w:r>
      <w:r>
        <w:t xml:space="preserve"> amplitude but higher frequency.</w:t>
      </w:r>
    </w:p>
    <w:p w14:paraId="32C7595B" w14:textId="77777777" w:rsidR="00FA633A" w:rsidRDefault="00FA633A" w:rsidP="007F1BD7"/>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lastRenderedPageBreak/>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165BC4B2" w:rsidR="00BD01BD" w:rsidRDefault="00BD01BD" w:rsidP="00BD01BD">
      <w:pPr>
        <w:pStyle w:val="Caption"/>
      </w:pPr>
      <w:r>
        <w:t xml:space="preserve">Figure </w:t>
      </w:r>
      <w:fldSimple w:instr=" STYLEREF 1 \s ">
        <w:r w:rsidR="0033112C">
          <w:rPr>
            <w:noProof/>
          </w:rPr>
          <w:t>1</w:t>
        </w:r>
      </w:fldSimple>
      <w:r w:rsidR="0033112C">
        <w:noBreakHyphen/>
      </w:r>
      <w:fldSimple w:instr=" SEQ Figure \* ARABIC \s 1 ">
        <w:r w:rsidR="0033112C">
          <w:rPr>
            <w:noProof/>
          </w:rPr>
          <w:t>1</w:t>
        </w:r>
      </w:fldSimple>
      <w:r>
        <w:t xml:space="preserve">: Voiced sound - Letter 'e'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3AB52E2B">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7D8CEC36" w:rsidR="00FA633A" w:rsidRDefault="00BD01BD" w:rsidP="00FA633A">
      <w:pPr>
        <w:pStyle w:val="Caption"/>
      </w:pPr>
      <w:r>
        <w:t xml:space="preserve">Figure </w:t>
      </w:r>
      <w:fldSimple w:instr=" STYLEREF 1 \s ">
        <w:r w:rsidR="0033112C">
          <w:rPr>
            <w:noProof/>
          </w:rPr>
          <w:t>1</w:t>
        </w:r>
      </w:fldSimple>
      <w:r w:rsidR="0033112C">
        <w:noBreakHyphen/>
      </w:r>
      <w:fldSimple w:instr=" SEQ Figure \* ARABIC \s 1 ">
        <w:r w:rsidR="0033112C">
          <w:rPr>
            <w:noProof/>
          </w:rPr>
          <w:t>2</w:t>
        </w:r>
      </w:fldSimple>
      <w:r>
        <w:t xml:space="preserve">: Unvoiced sound - Letter 's'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rsidR="00FA633A">
        <w:t xml:space="preserve"> </w:t>
      </w:r>
    </w:p>
    <w:p w14:paraId="77E07DD5" w14:textId="79664B25" w:rsidR="00BD01BD" w:rsidRDefault="00E079C0" w:rsidP="007F1BD7">
      <w:r>
        <w:t>Due to higher frequencies, unvoiced speech must cross the x-axis more times than voiced speech.</w:t>
      </w:r>
    </w:p>
    <w:p w14:paraId="37643447" w14:textId="6546DC47" w:rsidR="00E079C0" w:rsidRDefault="00E079C0" w:rsidP="007F1BD7">
      <w:r>
        <w:t xml:space="preserve">Neighboring segments are also taken into consideration when determining the vocal nature of the current segment, as there are likely correlations due to the nature of human speech, e.g. it’s improbable to have unvoiced segments contained in a group of voiced segments and vice versa. </w:t>
      </w:r>
    </w:p>
    <w:p w14:paraId="6A7D837B" w14:textId="16A73723" w:rsidR="00E079C0" w:rsidRDefault="00E079C0" w:rsidP="007F1BD7">
      <w:r>
        <w:t>LPC isn’t very robust as it’s classification methods are based on assumptions that are easily interfered with by additive noise. Background noise can increase the average energy of an unvoiced segment enough to misclassify, as much as it can increase the frequency of a voiced segment.</w:t>
      </w:r>
    </w:p>
    <w:p w14:paraId="7E365679" w14:textId="77777777" w:rsidR="00E079C0" w:rsidRDefault="00E079C0" w:rsidP="007F1BD7"/>
    <w:p w14:paraId="56E32DC2" w14:textId="2A317727" w:rsidR="00BD01BD" w:rsidRPr="007F1BD7" w:rsidRDefault="00BD01BD" w:rsidP="007F1BD7">
      <w:r>
        <w:t>Pitch Period determination</w:t>
      </w:r>
    </w:p>
    <w:p w14:paraId="21123294" w14:textId="3599D5B4" w:rsidR="003432B2" w:rsidRDefault="004430DE" w:rsidP="00922CAB">
      <w:pPr>
        <w:pStyle w:val="Heading2"/>
      </w:pPr>
      <w:bookmarkStart w:id="19" w:name="_Toc259276589"/>
      <w:bookmarkStart w:id="20" w:name="_Toc260576897"/>
      <w:r w:rsidRPr="004430DE">
        <w:t>Classification T</w:t>
      </w:r>
      <w:r w:rsidR="0092512D">
        <w:t>echniques</w:t>
      </w:r>
      <w:bookmarkEnd w:id="19"/>
      <w:bookmarkEnd w:id="20"/>
    </w:p>
    <w:p w14:paraId="61FA350F" w14:textId="77777777" w:rsidR="00F33A96" w:rsidRDefault="00F33A96" w:rsidP="00F33A96">
      <w:r>
        <w:t xml:space="preserve">Classification is the final stage of the speech recognition process, taking the feature vectors and determining their corresponding word/phoneme. </w:t>
      </w:r>
    </w:p>
    <w:p w14:paraId="4931999C" w14:textId="127F3FDB" w:rsidR="00F33A96" w:rsidRDefault="00F33A96" w:rsidP="00F33A96">
      <w:r>
        <w:lastRenderedPageBreak/>
        <w:t xml:space="preserve">Choice of classifier is less of an issue than the </w:t>
      </w:r>
      <w:r w:rsidR="00771CBD">
        <w:t xml:space="preserve">quality of the chosen feature extraction techniqu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1" w:name="_Toc259276590"/>
      <w:bookmarkStart w:id="22" w:name="_Toc260576898"/>
      <w:r>
        <w:t>Dynamic Time Warping</w:t>
      </w:r>
      <w:bookmarkEnd w:id="21"/>
      <w:bookmarkEnd w:id="22"/>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1C590061" w:rsidR="00700306" w:rsidRDefault="00700306" w:rsidP="00771CBD">
      <w:r>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CE77FA">
        <w:t xml:space="preserve"> </w:t>
      </w:r>
      <w:r w:rsidR="00CE77FA">
        <w:fldChar w:fldCharType="begin"/>
      </w:r>
      <w:r w:rsidR="00CE77FA">
        <w:instrText xml:space="preserve"> ADDIN EN.CITE &lt;EndNote&gt;&lt;Cite&gt;&lt;Author&gt;Müller&lt;/Author&gt;&lt;Year&gt;2007&lt;/Year&gt;&lt;RecNum&gt;55&lt;/RecNum&gt;&lt;DisplayText&gt;[15]&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rsidR="00CE77FA">
        <w:fldChar w:fldCharType="separate"/>
      </w:r>
      <w:r w:rsidR="00CE77FA">
        <w:rPr>
          <w:noProof/>
        </w:rPr>
        <w:t>[15]</w:t>
      </w:r>
      <w:r w:rsidR="00CE77FA">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758DD4B8" w:rsidR="00CC1172" w:rsidRDefault="00CC1172" w:rsidP="00CC1172">
      <w:pPr>
        <w:pStyle w:val="Caption"/>
      </w:pPr>
      <w:r>
        <w:t xml:space="preserve">Figure </w:t>
      </w:r>
      <w:fldSimple w:instr=" STYLEREF 1 \s ">
        <w:r w:rsidR="0033112C">
          <w:rPr>
            <w:noProof/>
          </w:rPr>
          <w:t>1</w:t>
        </w:r>
      </w:fldSimple>
      <w:r w:rsidR="0033112C">
        <w:noBreakHyphen/>
      </w:r>
      <w:fldSimple w:instr=" SEQ Figure \* ARABIC \s 1 ">
        <w:r w:rsidR="0033112C">
          <w:rPr>
            <w:noProof/>
          </w:rPr>
          <w:t>3</w:t>
        </w:r>
      </w:fldSimple>
      <w:r>
        <w:t xml:space="preserve">: Example of Matching an Input (Y) to a Template (X) </w:t>
      </w:r>
      <w:r>
        <w:fldChar w:fldCharType="begin"/>
      </w:r>
      <w:r>
        <w:instrText xml:space="preserve"> ADDIN EN.CITE &lt;EndNote&gt;&lt;Cite&gt;&lt;Author&gt;Müller&lt;/Author&gt;&lt;Year&gt;2007&lt;/Year&gt;&lt;RecNum&gt;55&lt;/RecNum&gt;&lt;DisplayText&gt;[15]&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Pr>
          <w:noProof/>
        </w:rPr>
        <w:t>[15]</w:t>
      </w:r>
      <w:r>
        <w:fldChar w:fldCharType="end"/>
      </w:r>
    </w:p>
    <w:p w14:paraId="233BB406" w14:textId="085414B5"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opposite corner of the matrix. Each variant of DTW has different path constraints for the optimal alignment path, with the </w:t>
      </w:r>
      <w:r w:rsidR="000F3CCE">
        <w:t xml:space="preserve">‘classic’ being;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27636FB2">
            <wp:extent cx="5609590" cy="3112770"/>
            <wp:effectExtent l="0" t="0" r="3810" b="1143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9590" cy="3112770"/>
                    </a:xfrm>
                    <a:prstGeom prst="rect">
                      <a:avLst/>
                    </a:prstGeom>
                    <a:noFill/>
                    <a:ln>
                      <a:noFill/>
                    </a:ln>
                  </pic:spPr>
                </pic:pic>
              </a:graphicData>
            </a:graphic>
          </wp:inline>
        </w:drawing>
      </w:r>
    </w:p>
    <w:p w14:paraId="08B4BA34" w14:textId="67E2FA54" w:rsidR="0033112C" w:rsidRPr="0033112C" w:rsidRDefault="0033112C" w:rsidP="00A66705">
      <w:pPr>
        <w:pStyle w:val="Caption"/>
      </w:pPr>
      <w:r>
        <w:t xml:space="preserve">Figure </w:t>
      </w:r>
      <w:fldSimple w:instr=" STYLEREF 1 \s ">
        <w:r>
          <w:rPr>
            <w:noProof/>
          </w:rPr>
          <w:t>1</w:t>
        </w:r>
      </w:fldSimple>
      <w:r>
        <w:noBreakHyphen/>
      </w:r>
      <w:fldSimple w:instr=" SEQ Figure \* ARABIC \s 1 ">
        <w:r>
          <w:rPr>
            <w:noProof/>
          </w:rPr>
          <w:t>4</w:t>
        </w:r>
      </w:fldSimple>
      <w:r>
        <w:t xml:space="preserve">: Dynamic Time Warping. (a) Optimal Alignment Path. (b) Path Constraint Exampl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p>
    <w:p w14:paraId="71F611AC" w14:textId="3CD67C36" w:rsidR="000F3CCE" w:rsidRDefault="000F3CCE" w:rsidP="00D65F80">
      <w:r>
        <w:t>Mathematically, the cumulative word score can be described as</w:t>
      </w:r>
    </w:p>
    <w:p w14:paraId="7B95CC50" w14:textId="7AD2CFF7" w:rsidR="000F3CCE" w:rsidRDefault="000F3CCE" w:rsidP="000F3CCE">
      <w:pPr>
        <w:jc w:val="righ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bookmarkStart w:id="23" w:name="_GoBack"/>
      <w:bookmarkEnd w:id="23"/>
    </w:p>
    <w:p w14:paraId="7AA18257" w14:textId="1DA23B07" w:rsidR="003432B2" w:rsidRDefault="00532184" w:rsidP="00CC1172">
      <w:pPr>
        <w:pStyle w:val="Heading3"/>
      </w:pPr>
      <w:bookmarkStart w:id="24" w:name="_Toc259276591"/>
      <w:bookmarkStart w:id="25" w:name="_Toc260576899"/>
      <w:r w:rsidRPr="00670622">
        <w:t>Artificial Neural Networks</w:t>
      </w:r>
      <w:bookmarkEnd w:id="24"/>
      <w:bookmarkEnd w:id="25"/>
    </w:p>
    <w:p w14:paraId="138C44A2" w14:textId="4A5DAB24"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p>
    <w:p w14:paraId="067B706E" w14:textId="73480B45" w:rsidR="00433173" w:rsidRPr="00CE77FA" w:rsidRDefault="0094104C" w:rsidP="00CE77FA">
      <w:r>
        <w:t xml:space="preserve">The main advantage of ANNs is that they can be trained to more accurately model signal data. </w:t>
      </w:r>
    </w:p>
    <w:p w14:paraId="6E4784CD" w14:textId="1844EB35" w:rsidR="00532184" w:rsidRDefault="00532184" w:rsidP="00922CAB">
      <w:pPr>
        <w:pStyle w:val="Heading3"/>
      </w:pPr>
      <w:bookmarkStart w:id="26" w:name="_Toc259276592"/>
      <w:bookmarkStart w:id="27" w:name="_Toc260576900"/>
      <w:r w:rsidRPr="00670622">
        <w:lastRenderedPageBreak/>
        <w:t>Hidden Markov Models</w:t>
      </w:r>
      <w:bookmarkEnd w:id="26"/>
      <w:bookmarkEnd w:id="27"/>
    </w:p>
    <w:p w14:paraId="5D402777" w14:textId="03E9DCF1" w:rsidR="00B44143" w:rsidRPr="00B44143" w:rsidRDefault="004F5536" w:rsidP="00B44143">
      <w:r>
        <w:t xml:space="preserve">A Hidden Markov Model (HMM) is a statistical Markov model in which the states are unobserved (hidden). A Markov model is considered a probabilistic model that assumes the Markov property, </w:t>
      </w:r>
      <w:r w:rsidR="0075349A">
        <w:t>meaning</w:t>
      </w:r>
      <w:r>
        <w:t xml:space="preserve"> the </w:t>
      </w:r>
      <w:r w:rsidR="0075349A">
        <w:t>system is memory-less or that the future states of the system are independent its past states.</w:t>
      </w:r>
    </w:p>
    <w:p w14:paraId="698887A1" w14:textId="77777777" w:rsidR="003432B2" w:rsidRDefault="003432B2" w:rsidP="00922CAB">
      <w:pPr>
        <w:pStyle w:val="Heading2"/>
      </w:pPr>
      <w:bookmarkStart w:id="28" w:name="_Toc259276593"/>
      <w:bookmarkStart w:id="29" w:name="_Toc260576901"/>
      <w:r>
        <w:t>Auditory data</w:t>
      </w:r>
      <w:bookmarkEnd w:id="28"/>
      <w:bookmarkEnd w:id="29"/>
    </w:p>
    <w:p w14:paraId="345564C6" w14:textId="0A2A18C3" w:rsidR="00FA633A" w:rsidRDefault="0092512D" w:rsidP="00FA633A">
      <w:pPr>
        <w:pStyle w:val="Heading2"/>
      </w:pPr>
      <w:bookmarkStart w:id="30" w:name="_Toc259276594"/>
      <w:bookmarkStart w:id="31" w:name="_Toc260576902"/>
      <w:r>
        <w:t>Robust speech recognition</w:t>
      </w:r>
      <w:bookmarkEnd w:id="30"/>
      <w:bookmarkEnd w:id="31"/>
    </w:p>
    <w:p w14:paraId="007735C6" w14:textId="2B6DCE96" w:rsidR="00FA633A" w:rsidRDefault="00FA633A" w:rsidP="00FA633A">
      <w:pPr>
        <w:pStyle w:val="Heading3"/>
      </w:pPr>
      <w:bookmarkStart w:id="32" w:name="_Toc260576903"/>
      <w:r>
        <w:t>Codebook Excited Linear Prediction (CELP)</w:t>
      </w:r>
      <w:bookmarkEnd w:id="32"/>
    </w:p>
    <w:p w14:paraId="627E0266" w14:textId="7F627056" w:rsidR="00FA633A" w:rsidRDefault="00FA633A" w:rsidP="00FA633A">
      <w:pPr>
        <w:pStyle w:val="Heading3"/>
      </w:pPr>
      <w:bookmarkStart w:id="33" w:name="_Toc260576904"/>
      <w:r>
        <w:t>Non-Negative Matrix Factorization</w:t>
      </w:r>
      <w:bookmarkEnd w:id="33"/>
    </w:p>
    <w:p w14:paraId="6AFFBC49" w14:textId="77777777" w:rsidR="00FA633A" w:rsidRPr="00FA633A" w:rsidRDefault="00FA633A" w:rsidP="00FA633A">
      <w:pPr>
        <w:sectPr w:rsidR="00FA633A" w:rsidRPr="00FA633A" w:rsidSect="00483E5F">
          <w:headerReference w:type="default" r:id="rId16"/>
          <w:footerReference w:type="default" r:id="rId17"/>
          <w:pgSz w:w="11900" w:h="16840"/>
          <w:pgMar w:top="1440" w:right="1440" w:bottom="1440" w:left="1440" w:header="708" w:footer="708" w:gutter="0"/>
          <w:pgNumType w:start="1"/>
          <w:cols w:space="708"/>
          <w:docGrid w:linePitch="360"/>
        </w:sectPr>
      </w:pPr>
    </w:p>
    <w:p w14:paraId="6C8F15EA" w14:textId="38473841" w:rsidR="00EB2B02" w:rsidRDefault="0092512D" w:rsidP="00C76130">
      <w:pPr>
        <w:pStyle w:val="Heading1"/>
      </w:pPr>
      <w:bookmarkStart w:id="34" w:name="_Toc259276595"/>
      <w:bookmarkStart w:id="35" w:name="_Toc260576905"/>
      <w:r>
        <w:lastRenderedPageBreak/>
        <w:t>R</w:t>
      </w:r>
      <w:r w:rsidR="004430DE" w:rsidRPr="004430DE">
        <w:t>eferences</w:t>
      </w:r>
      <w:bookmarkEnd w:id="34"/>
      <w:bookmarkEnd w:id="35"/>
    </w:p>
    <w:p w14:paraId="4C6E1C41" w14:textId="77777777" w:rsidR="0033112C" w:rsidRPr="0033112C" w:rsidRDefault="00EB2B02" w:rsidP="0033112C">
      <w:pPr>
        <w:pStyle w:val="EndNoteBibliography"/>
        <w:spacing w:after="240"/>
        <w:ind w:left="720" w:hanging="720"/>
        <w:rPr>
          <w:noProof/>
        </w:rPr>
      </w:pPr>
      <w:r>
        <w:fldChar w:fldCharType="begin"/>
      </w:r>
      <w:r>
        <w:instrText xml:space="preserve"> ADDIN EN.REFLIST </w:instrText>
      </w:r>
      <w:r>
        <w:fldChar w:fldCharType="separate"/>
      </w:r>
      <w:r w:rsidR="0033112C" w:rsidRPr="0033112C">
        <w:rPr>
          <w:noProof/>
        </w:rPr>
        <w:t>[1]</w:t>
      </w:r>
      <w:r w:rsidR="0033112C" w:rsidRPr="0033112C">
        <w:rPr>
          <w:noProof/>
        </w:rPr>
        <w:tab/>
        <w:t>J. Tebelskis, "Speech recognition using neural networks," Carnegie Mellon University, 1995.</w:t>
      </w:r>
    </w:p>
    <w:p w14:paraId="7C789AD8" w14:textId="77777777" w:rsidR="0033112C" w:rsidRPr="0033112C" w:rsidRDefault="0033112C" w:rsidP="0033112C">
      <w:pPr>
        <w:pStyle w:val="EndNoteBibliography"/>
        <w:spacing w:after="240"/>
        <w:ind w:left="720" w:hanging="720"/>
        <w:rPr>
          <w:noProof/>
        </w:rPr>
      </w:pPr>
      <w:r w:rsidRPr="0033112C">
        <w:rPr>
          <w:noProof/>
        </w:rPr>
        <w:t>[2]</w:t>
      </w:r>
      <w:r w:rsidRPr="0033112C">
        <w:rPr>
          <w:noProof/>
        </w:rPr>
        <w:tab/>
        <w:t xml:space="preserve">K.-F. Lee, "On large-vocabulary speaker-independent continuous speech recognition," </w:t>
      </w:r>
      <w:r w:rsidRPr="0033112C">
        <w:rPr>
          <w:i/>
          <w:noProof/>
        </w:rPr>
        <w:t xml:space="preserve">Speech Communication, </w:t>
      </w:r>
      <w:r w:rsidRPr="0033112C">
        <w:rPr>
          <w:noProof/>
        </w:rPr>
        <w:t>vol. 7, pp. 375-379, June 21 1988.</w:t>
      </w:r>
    </w:p>
    <w:p w14:paraId="4DD01A84" w14:textId="77777777" w:rsidR="0033112C" w:rsidRPr="0033112C" w:rsidRDefault="0033112C" w:rsidP="0033112C">
      <w:pPr>
        <w:pStyle w:val="EndNoteBibliography"/>
        <w:spacing w:after="240"/>
        <w:ind w:left="720" w:hanging="720"/>
        <w:rPr>
          <w:noProof/>
        </w:rPr>
      </w:pPr>
      <w:r w:rsidRPr="0033112C">
        <w:rPr>
          <w:noProof/>
        </w:rPr>
        <w:t>[3]</w:t>
      </w:r>
      <w:r w:rsidRPr="0033112C">
        <w:rPr>
          <w:noProof/>
        </w:rPr>
        <w:tab/>
        <w:t>L. Bahl, R. Bakis, P. Cohen, A. Cole, F. Jelinek, B. Lewis</w:t>
      </w:r>
      <w:r w:rsidRPr="0033112C">
        <w:rPr>
          <w:i/>
          <w:noProof/>
        </w:rPr>
        <w:t>, et al.</w:t>
      </w:r>
      <w:r w:rsidRPr="0033112C">
        <w:rPr>
          <w:noProof/>
        </w:rPr>
        <w:t xml:space="preserve">, "Speech recognition of a natural text read as isolated words," in </w:t>
      </w:r>
      <w:r w:rsidRPr="0033112C">
        <w:rPr>
          <w:i/>
          <w:noProof/>
        </w:rPr>
        <w:t>Acoustics, Speech, and Signal Processing, IEEE International Conference on ICASSP '81.</w:t>
      </w:r>
      <w:r w:rsidRPr="0033112C">
        <w:rPr>
          <w:noProof/>
        </w:rPr>
        <w:t>, 1981, pp. 1168-1171.</w:t>
      </w:r>
    </w:p>
    <w:p w14:paraId="397016D4" w14:textId="77777777" w:rsidR="0033112C" w:rsidRPr="0033112C" w:rsidRDefault="0033112C" w:rsidP="0033112C">
      <w:pPr>
        <w:pStyle w:val="EndNoteBibliography"/>
        <w:spacing w:after="240"/>
        <w:ind w:left="720" w:hanging="720"/>
        <w:rPr>
          <w:noProof/>
        </w:rPr>
      </w:pPr>
      <w:r w:rsidRPr="0033112C">
        <w:rPr>
          <w:noProof/>
        </w:rPr>
        <w:t>[4]</w:t>
      </w:r>
      <w:r w:rsidRPr="0033112C">
        <w:rPr>
          <w:noProof/>
        </w:rPr>
        <w:tab/>
        <w:t xml:space="preserve">G. R. Doddington, "Phonetically sensitive discriminants for improved speech recognition," in </w:t>
      </w:r>
      <w:r w:rsidRPr="0033112C">
        <w:rPr>
          <w:i/>
          <w:noProof/>
        </w:rPr>
        <w:t>Acoustics, Speech, and Signal Processing, 1989. ICASSP-89., 1989 International Conference on</w:t>
      </w:r>
      <w:r w:rsidRPr="0033112C">
        <w:rPr>
          <w:noProof/>
        </w:rPr>
        <w:t>, 1989, pp. 556-559.</w:t>
      </w:r>
    </w:p>
    <w:p w14:paraId="4E3F8B77" w14:textId="77777777" w:rsidR="0033112C" w:rsidRPr="0033112C" w:rsidRDefault="0033112C" w:rsidP="0033112C">
      <w:pPr>
        <w:pStyle w:val="EndNoteBibliography"/>
        <w:spacing w:after="240"/>
        <w:ind w:left="720" w:hanging="720"/>
        <w:rPr>
          <w:noProof/>
        </w:rPr>
      </w:pPr>
      <w:r w:rsidRPr="0033112C">
        <w:rPr>
          <w:noProof/>
        </w:rPr>
        <w:t>[5]</w:t>
      </w:r>
      <w:r w:rsidRPr="0033112C">
        <w:rPr>
          <w:noProof/>
        </w:rPr>
        <w:tab/>
        <w:t xml:space="preserve">F. Itakura, "Minimum prediction residual principle applied to speech recognition," </w:t>
      </w:r>
      <w:r w:rsidRPr="0033112C">
        <w:rPr>
          <w:i/>
          <w:noProof/>
        </w:rPr>
        <w:t xml:space="preserve">Acoustics, Speech and Signal Processing, IEEE Transactions on, </w:t>
      </w:r>
      <w:r w:rsidRPr="0033112C">
        <w:rPr>
          <w:noProof/>
        </w:rPr>
        <w:t>vol. 23, pp. 67-72, 1975.</w:t>
      </w:r>
    </w:p>
    <w:p w14:paraId="47C6CC53" w14:textId="77777777" w:rsidR="0033112C" w:rsidRPr="0033112C" w:rsidRDefault="0033112C" w:rsidP="0033112C">
      <w:pPr>
        <w:pStyle w:val="EndNoteBibliography"/>
        <w:spacing w:after="240"/>
        <w:ind w:left="720" w:hanging="720"/>
        <w:rPr>
          <w:noProof/>
        </w:rPr>
      </w:pPr>
      <w:r w:rsidRPr="0033112C">
        <w:rPr>
          <w:noProof/>
        </w:rPr>
        <w:t>[6]</w:t>
      </w:r>
      <w:r w:rsidRPr="0033112C">
        <w:rPr>
          <w:noProof/>
        </w:rPr>
        <w:tab/>
        <w:t xml:space="preserve">M. Miyatake, H. Sawai, Y. Minami, and K. Shikano, "Integrated training for spotting japanese phonemes using large phonemic time-delay neural networks," in </w:t>
      </w:r>
      <w:r w:rsidRPr="0033112C">
        <w:rPr>
          <w:i/>
          <w:noProof/>
        </w:rPr>
        <w:t>Acoustics, Speech, and Signal Processing, 1990. ICASSP-90., 1990 International Conference on</w:t>
      </w:r>
      <w:r w:rsidRPr="0033112C">
        <w:rPr>
          <w:noProof/>
        </w:rPr>
        <w:t>, 1990, pp. 449-452.</w:t>
      </w:r>
    </w:p>
    <w:p w14:paraId="7210E043" w14:textId="77777777" w:rsidR="0033112C" w:rsidRPr="0033112C" w:rsidRDefault="0033112C" w:rsidP="0033112C">
      <w:pPr>
        <w:pStyle w:val="EndNoteBibliography"/>
        <w:spacing w:after="240"/>
        <w:ind w:left="720" w:hanging="720"/>
        <w:rPr>
          <w:noProof/>
        </w:rPr>
      </w:pPr>
      <w:r w:rsidRPr="0033112C">
        <w:rPr>
          <w:noProof/>
        </w:rPr>
        <w:t>[7]</w:t>
      </w:r>
      <w:r w:rsidRPr="0033112C">
        <w:rPr>
          <w:noProof/>
        </w:rPr>
        <w:tab/>
        <w:t xml:space="preserve">S. Kimura, "100000-word recognition using acoustic-segment networks," in </w:t>
      </w:r>
      <w:r w:rsidRPr="0033112C">
        <w:rPr>
          <w:i/>
          <w:noProof/>
        </w:rPr>
        <w:t>Acoustics, Speech, and Signal Processing, 1990. ICASSP-90., 1990 International Conference on</w:t>
      </w:r>
      <w:r w:rsidRPr="0033112C">
        <w:rPr>
          <w:noProof/>
        </w:rPr>
        <w:t>, 1990, pp. 61-64.</w:t>
      </w:r>
    </w:p>
    <w:p w14:paraId="023A6CA5" w14:textId="77777777" w:rsidR="0033112C" w:rsidRPr="0033112C" w:rsidRDefault="0033112C" w:rsidP="0033112C">
      <w:pPr>
        <w:pStyle w:val="EndNoteBibliography"/>
        <w:spacing w:after="240"/>
        <w:ind w:left="720" w:hanging="720"/>
        <w:rPr>
          <w:noProof/>
        </w:rPr>
      </w:pPr>
      <w:r w:rsidRPr="0033112C">
        <w:rPr>
          <w:noProof/>
        </w:rPr>
        <w:t>[8]</w:t>
      </w:r>
      <w:r w:rsidRPr="0033112C">
        <w:rPr>
          <w:noProof/>
        </w:rPr>
        <w:tab/>
        <w:t>A. Cruttenden, "Gimson's pronunciation of English," 7th ed: Routledge, 2013, p. 41.</w:t>
      </w:r>
    </w:p>
    <w:p w14:paraId="025103D8" w14:textId="77777777" w:rsidR="0033112C" w:rsidRPr="0033112C" w:rsidRDefault="0033112C" w:rsidP="0033112C">
      <w:pPr>
        <w:pStyle w:val="EndNoteBibliography"/>
        <w:spacing w:after="240"/>
        <w:ind w:left="720" w:hanging="720"/>
        <w:rPr>
          <w:noProof/>
        </w:rPr>
      </w:pPr>
      <w:r w:rsidRPr="0033112C">
        <w:rPr>
          <w:noProof/>
        </w:rPr>
        <w:t>[9]</w:t>
      </w:r>
      <w:r w:rsidRPr="0033112C">
        <w:rPr>
          <w:noProof/>
        </w:rPr>
        <w:tab/>
        <w:t>A. Bath, "Robust Speech Recognition via Human Auditory Modeling," Bachelor of Engineering (Electrical) / Bachelor of Science (Computer Science), School of Engineering and Physical Sciences, James Cook University, 2010.</w:t>
      </w:r>
    </w:p>
    <w:p w14:paraId="76FC47CB" w14:textId="77777777" w:rsidR="0033112C" w:rsidRPr="0033112C" w:rsidRDefault="0033112C" w:rsidP="0033112C">
      <w:pPr>
        <w:pStyle w:val="EndNoteBibliography"/>
        <w:spacing w:after="240"/>
        <w:ind w:left="720" w:hanging="720"/>
        <w:rPr>
          <w:noProof/>
        </w:rPr>
      </w:pPr>
      <w:r w:rsidRPr="0033112C">
        <w:rPr>
          <w:noProof/>
        </w:rPr>
        <w:t>[10]</w:t>
      </w:r>
      <w:r w:rsidRPr="0033112C">
        <w:rPr>
          <w:noProof/>
        </w:rPr>
        <w:tab/>
        <w:t xml:space="preserve">R. M. Stern, F.-H. Liu, Y. Ohshima, T. M. Sullivan, and A. Acero, "Multiple approaches to robust speech recognition," in </w:t>
      </w:r>
      <w:r w:rsidRPr="0033112C">
        <w:rPr>
          <w:i/>
          <w:noProof/>
        </w:rPr>
        <w:t>Proceedings of the workshop on Speech and Natural Language</w:t>
      </w:r>
      <w:r w:rsidRPr="0033112C">
        <w:rPr>
          <w:noProof/>
        </w:rPr>
        <w:t>, 1992, pp. 274-279.</w:t>
      </w:r>
    </w:p>
    <w:p w14:paraId="2FD9D9A2" w14:textId="77777777" w:rsidR="0033112C" w:rsidRPr="0033112C" w:rsidRDefault="0033112C" w:rsidP="0033112C">
      <w:pPr>
        <w:pStyle w:val="EndNoteBibliography"/>
        <w:spacing w:after="240"/>
        <w:ind w:left="720" w:hanging="720"/>
        <w:rPr>
          <w:noProof/>
        </w:rPr>
      </w:pPr>
      <w:r w:rsidRPr="0033112C">
        <w:rPr>
          <w:noProof/>
        </w:rPr>
        <w:t>[11]</w:t>
      </w:r>
      <w:r w:rsidRPr="0033112C">
        <w:rPr>
          <w:noProof/>
        </w:rPr>
        <w:tab/>
        <w:t xml:space="preserve">A. Acero and R. Stern, "Environmental robustness in automatic speech recognition," in </w:t>
      </w:r>
      <w:r w:rsidRPr="0033112C">
        <w:rPr>
          <w:i/>
          <w:noProof/>
        </w:rPr>
        <w:t>Acoustics, Speech, and Signal Processing, 1990. ICASSP-90., 1990 International Conference on</w:t>
      </w:r>
      <w:r w:rsidRPr="0033112C">
        <w:rPr>
          <w:noProof/>
        </w:rPr>
        <w:t>, 1990, pp. 849-852 vol.2.</w:t>
      </w:r>
    </w:p>
    <w:p w14:paraId="48EF159C" w14:textId="77777777" w:rsidR="0033112C" w:rsidRPr="0033112C" w:rsidRDefault="0033112C" w:rsidP="0033112C">
      <w:pPr>
        <w:pStyle w:val="EndNoteBibliography"/>
        <w:spacing w:after="240"/>
        <w:ind w:left="720" w:hanging="720"/>
        <w:rPr>
          <w:noProof/>
        </w:rPr>
      </w:pPr>
      <w:r w:rsidRPr="0033112C">
        <w:rPr>
          <w:noProof/>
        </w:rPr>
        <w:t>[12]</w:t>
      </w:r>
      <w:r w:rsidRPr="0033112C">
        <w:rPr>
          <w:noProof/>
        </w:rPr>
        <w:tab/>
        <w:t xml:space="preserve">S. Furui, "Recent advances in speaker recognition," in </w:t>
      </w:r>
      <w:r w:rsidRPr="0033112C">
        <w:rPr>
          <w:i/>
          <w:noProof/>
        </w:rPr>
        <w:t>Audio- and Video-based Biometric Person Authentication</w:t>
      </w:r>
      <w:r w:rsidRPr="0033112C">
        <w:rPr>
          <w:noProof/>
        </w:rPr>
        <w:t>. vol. 1206, J. Bigün, G. Chollet, and G. Borgefors, Eds., 1st ed: Springer Berlin Heidelberg, 1997, pp. 235-252.</w:t>
      </w:r>
    </w:p>
    <w:p w14:paraId="32CAFACC" w14:textId="77777777" w:rsidR="0033112C" w:rsidRPr="0033112C" w:rsidRDefault="0033112C" w:rsidP="0033112C">
      <w:pPr>
        <w:pStyle w:val="EndNoteBibliography"/>
        <w:spacing w:after="240"/>
        <w:ind w:left="720" w:hanging="720"/>
        <w:rPr>
          <w:noProof/>
        </w:rPr>
      </w:pPr>
      <w:r w:rsidRPr="0033112C">
        <w:rPr>
          <w:noProof/>
        </w:rPr>
        <w:t>[13]</w:t>
      </w:r>
      <w:r w:rsidRPr="0033112C">
        <w:rPr>
          <w:noProof/>
        </w:rPr>
        <w:tab/>
        <w:t xml:space="preserve">D. O'shaughnessy, </w:t>
      </w:r>
      <w:r w:rsidRPr="0033112C">
        <w:rPr>
          <w:i/>
          <w:noProof/>
        </w:rPr>
        <w:t>Speech communication: human and machine</w:t>
      </w:r>
      <w:r w:rsidRPr="0033112C">
        <w:rPr>
          <w:noProof/>
        </w:rPr>
        <w:t>: Universities press, 1987.</w:t>
      </w:r>
    </w:p>
    <w:p w14:paraId="2BE95A8C" w14:textId="77777777" w:rsidR="0033112C" w:rsidRPr="0033112C" w:rsidRDefault="0033112C" w:rsidP="0033112C">
      <w:pPr>
        <w:pStyle w:val="EndNoteBibliography"/>
        <w:spacing w:after="240"/>
        <w:ind w:left="720" w:hanging="720"/>
        <w:rPr>
          <w:noProof/>
        </w:rPr>
      </w:pPr>
      <w:r w:rsidRPr="0033112C">
        <w:rPr>
          <w:noProof/>
        </w:rPr>
        <w:t>[14]</w:t>
      </w:r>
      <w:r w:rsidRPr="0033112C">
        <w:rPr>
          <w:noProof/>
        </w:rPr>
        <w:tab/>
        <w:t xml:space="preserve">J. Bradbury, "Linear predictive coding," </w:t>
      </w:r>
      <w:r w:rsidRPr="0033112C">
        <w:rPr>
          <w:i/>
          <w:noProof/>
        </w:rPr>
        <w:t xml:space="preserve">Mc G. Hill, </w:t>
      </w:r>
      <w:r w:rsidRPr="0033112C">
        <w:rPr>
          <w:noProof/>
        </w:rPr>
        <w:t>2000.</w:t>
      </w:r>
    </w:p>
    <w:p w14:paraId="6328F77B" w14:textId="77777777" w:rsidR="0033112C" w:rsidRPr="0033112C" w:rsidRDefault="0033112C" w:rsidP="0033112C">
      <w:pPr>
        <w:pStyle w:val="EndNoteBibliography"/>
        <w:ind w:left="720" w:hanging="720"/>
        <w:rPr>
          <w:noProof/>
        </w:rPr>
      </w:pPr>
      <w:r w:rsidRPr="0033112C">
        <w:rPr>
          <w:noProof/>
        </w:rPr>
        <w:t>[15]</w:t>
      </w:r>
      <w:r w:rsidRPr="0033112C">
        <w:rPr>
          <w:noProof/>
        </w:rPr>
        <w:tab/>
        <w:t xml:space="preserve">M. Müller, "Dynamic time warping," </w:t>
      </w:r>
      <w:r w:rsidRPr="0033112C">
        <w:rPr>
          <w:i/>
          <w:noProof/>
        </w:rPr>
        <w:t xml:space="preserve">Information retrieval for music and motion, </w:t>
      </w:r>
      <w:r w:rsidRPr="0033112C">
        <w:rPr>
          <w:noProof/>
        </w:rPr>
        <w:t>pp. 69-84, 2007.</w:t>
      </w:r>
    </w:p>
    <w:p w14:paraId="5671D71E" w14:textId="324383ED" w:rsidR="00F773FC" w:rsidRPr="004430DE" w:rsidRDefault="00EB2B02" w:rsidP="00EB2B02">
      <w:r>
        <w:fldChar w:fldCharType="end"/>
      </w:r>
      <w:r w:rsidRPr="004430DE">
        <w:t xml:space="preserve"> </w:t>
      </w:r>
    </w:p>
    <w:sectPr w:rsidR="00F773FC" w:rsidRPr="004430DE" w:rsidSect="003B04B8">
      <w:head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33112C" w:rsidRDefault="0033112C" w:rsidP="00AC57B9">
      <w:r>
        <w:separator/>
      </w:r>
    </w:p>
  </w:endnote>
  <w:endnote w:type="continuationSeparator" w:id="0">
    <w:p w14:paraId="6FF91F36" w14:textId="77777777" w:rsidR="0033112C" w:rsidRDefault="0033112C"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33112C" w:rsidRDefault="0033112C"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33112C" w:rsidRDefault="003311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33112C" w:rsidRDefault="0033112C"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33112C" w:rsidRDefault="0033112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33112C" w:rsidRDefault="0033112C">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A66705">
      <w:rPr>
        <w:rStyle w:val="PageNumber"/>
        <w:noProof/>
      </w:rPr>
      <w:t>8</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33112C" w:rsidRDefault="0033112C" w:rsidP="00AC57B9">
      <w:r>
        <w:separator/>
      </w:r>
    </w:p>
  </w:footnote>
  <w:footnote w:type="continuationSeparator" w:id="0">
    <w:p w14:paraId="0CC8E20E" w14:textId="77777777" w:rsidR="0033112C" w:rsidRDefault="0033112C"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33112C" w:rsidRDefault="0033112C"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33112C" w:rsidRDefault="0033112C"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33112C" w:rsidRDefault="0033112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874A98F8"/>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874A98F8"/>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874A98F8"/>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874A98F8"/>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3D034E93"/>
    <w:multiLevelType w:val="multilevel"/>
    <w:tmpl w:val="874A98F8"/>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129561C"/>
    <w:multiLevelType w:val="multilevel"/>
    <w:tmpl w:val="6B7AA106"/>
    <w:numStyleLink w:val="ProperHeadings"/>
  </w:abstractNum>
  <w:abstractNum w:abstractNumId="20">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4C314D"/>
    <w:multiLevelType w:val="multilevel"/>
    <w:tmpl w:val="6B7AA106"/>
    <w:numStyleLink w:val="ProperHeadings"/>
  </w:abstractNum>
  <w:abstractNum w:abstractNumId="22">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7A444F56"/>
    <w:multiLevelType w:val="multilevel"/>
    <w:tmpl w:val="874A98F8"/>
    <w:numStyleLink w:val="HeadingsAttempt3"/>
  </w:abstractNum>
  <w:abstractNum w:abstractNumId="26">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14"/>
  </w:num>
  <w:num w:numId="3">
    <w:abstractNumId w:val="7"/>
  </w:num>
  <w:num w:numId="4">
    <w:abstractNumId w:val="14"/>
  </w:num>
  <w:num w:numId="5">
    <w:abstractNumId w:val="5"/>
  </w:num>
  <w:num w:numId="6">
    <w:abstractNumId w:val="11"/>
  </w:num>
  <w:num w:numId="7">
    <w:abstractNumId w:val="23"/>
  </w:num>
  <w:num w:numId="8">
    <w:abstractNumId w:val="13"/>
  </w:num>
  <w:num w:numId="9">
    <w:abstractNumId w:val="4"/>
  </w:num>
  <w:num w:numId="10">
    <w:abstractNumId w:val="24"/>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2"/>
  </w:num>
  <w:num w:numId="16">
    <w:abstractNumId w:val="18"/>
  </w:num>
  <w:num w:numId="17">
    <w:abstractNumId w:val="1"/>
  </w:num>
  <w:num w:numId="18">
    <w:abstractNumId w:val="17"/>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6"/>
  </w:num>
  <w:num w:numId="22">
    <w:abstractNumId w:val="19"/>
  </w:num>
  <w:num w:numId="23">
    <w:abstractNumId w:val="10"/>
  </w:num>
  <w:num w:numId="24">
    <w:abstractNumId w:val="27"/>
  </w:num>
  <w:num w:numId="25">
    <w:abstractNumId w:val="15"/>
  </w:num>
  <w:num w:numId="26">
    <w:abstractNumId w:val="0"/>
  </w:num>
  <w:num w:numId="27">
    <w:abstractNumId w:val="8"/>
  </w:num>
  <w:num w:numId="28">
    <w:abstractNumId w:val="12"/>
  </w:num>
  <w:num w:numId="29">
    <w:abstractNumId w:val="6"/>
  </w:num>
  <w:num w:numId="30">
    <w:abstractNumId w:val="2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4&lt;/item&gt;&lt;item&gt;36&lt;/item&gt;&lt;item&gt;37&lt;/item&gt;&lt;item&gt;38&lt;/item&gt;&lt;item&gt;41&lt;/item&gt;&lt;item&gt;42&lt;/item&gt;&lt;item&gt;43&lt;/item&gt;&lt;item&gt;44&lt;/item&gt;&lt;item&gt;45&lt;/item&gt;&lt;item&gt;46&lt;/item&gt;&lt;item&gt;47&lt;/item&gt;&lt;item&gt;51&lt;/item&gt;&lt;item&gt;52&lt;/item&gt;&lt;item&gt;55&lt;/item&gt;&lt;/record-ids&gt;&lt;/item&gt;&lt;/Libraries&gt;"/>
  </w:docVars>
  <w:rsids>
    <w:rsidRoot w:val="004430DE"/>
    <w:rsid w:val="00030230"/>
    <w:rsid w:val="000722D5"/>
    <w:rsid w:val="000A4966"/>
    <w:rsid w:val="000F3CCE"/>
    <w:rsid w:val="00112446"/>
    <w:rsid w:val="00115EF9"/>
    <w:rsid w:val="002175F2"/>
    <w:rsid w:val="00237701"/>
    <w:rsid w:val="00242991"/>
    <w:rsid w:val="00242E5D"/>
    <w:rsid w:val="00253276"/>
    <w:rsid w:val="0025638B"/>
    <w:rsid w:val="00263AC7"/>
    <w:rsid w:val="00294BC9"/>
    <w:rsid w:val="0033112C"/>
    <w:rsid w:val="003432B2"/>
    <w:rsid w:val="0035411D"/>
    <w:rsid w:val="003B04B8"/>
    <w:rsid w:val="003D7CA4"/>
    <w:rsid w:val="004204E9"/>
    <w:rsid w:val="00426BBA"/>
    <w:rsid w:val="004329B4"/>
    <w:rsid w:val="00433173"/>
    <w:rsid w:val="004430DE"/>
    <w:rsid w:val="00483E5F"/>
    <w:rsid w:val="004C09B5"/>
    <w:rsid w:val="004F5536"/>
    <w:rsid w:val="00532184"/>
    <w:rsid w:val="00541415"/>
    <w:rsid w:val="005576A6"/>
    <w:rsid w:val="005F7DAC"/>
    <w:rsid w:val="00670622"/>
    <w:rsid w:val="00700306"/>
    <w:rsid w:val="00704860"/>
    <w:rsid w:val="00726DFF"/>
    <w:rsid w:val="00750C9E"/>
    <w:rsid w:val="0075349A"/>
    <w:rsid w:val="00766F36"/>
    <w:rsid w:val="00771CBD"/>
    <w:rsid w:val="00772616"/>
    <w:rsid w:val="007C05D9"/>
    <w:rsid w:val="007C4C9B"/>
    <w:rsid w:val="007E4609"/>
    <w:rsid w:val="007F1BD7"/>
    <w:rsid w:val="00811BD2"/>
    <w:rsid w:val="0085182F"/>
    <w:rsid w:val="00866AE4"/>
    <w:rsid w:val="00893181"/>
    <w:rsid w:val="008C6AC0"/>
    <w:rsid w:val="008E14AF"/>
    <w:rsid w:val="008F6A4B"/>
    <w:rsid w:val="00922CAB"/>
    <w:rsid w:val="0092512D"/>
    <w:rsid w:val="0094104C"/>
    <w:rsid w:val="009501A0"/>
    <w:rsid w:val="00A66705"/>
    <w:rsid w:val="00AB6203"/>
    <w:rsid w:val="00AC3AB1"/>
    <w:rsid w:val="00AC57B9"/>
    <w:rsid w:val="00B44143"/>
    <w:rsid w:val="00B6022E"/>
    <w:rsid w:val="00BC4AE7"/>
    <w:rsid w:val="00BD01BD"/>
    <w:rsid w:val="00BD7700"/>
    <w:rsid w:val="00C02735"/>
    <w:rsid w:val="00C02B5A"/>
    <w:rsid w:val="00C16A95"/>
    <w:rsid w:val="00C53B3D"/>
    <w:rsid w:val="00C76130"/>
    <w:rsid w:val="00CB485D"/>
    <w:rsid w:val="00CC1172"/>
    <w:rsid w:val="00CE77FA"/>
    <w:rsid w:val="00D60E8D"/>
    <w:rsid w:val="00D65F80"/>
    <w:rsid w:val="00D75390"/>
    <w:rsid w:val="00D76916"/>
    <w:rsid w:val="00D956BF"/>
    <w:rsid w:val="00D97A5F"/>
    <w:rsid w:val="00E009C1"/>
    <w:rsid w:val="00E079C0"/>
    <w:rsid w:val="00E32EC9"/>
    <w:rsid w:val="00EB2B02"/>
    <w:rsid w:val="00EF7AB7"/>
    <w:rsid w:val="00F33A96"/>
    <w:rsid w:val="00F773FC"/>
    <w:rsid w:val="00FA633A"/>
    <w:rsid w:val="00FB5325"/>
    <w:rsid w:val="00FD03DB"/>
    <w:rsid w:val="00FD6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header" Target="header2.xml"/><Relationship Id="rId17" Type="http://schemas.openxmlformats.org/officeDocument/2006/relationships/footer" Target="footer3.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594F"/>
    <w:rsid w:val="004A594F"/>
    <w:rsid w:val="009857E3"/>
    <w:rsid w:val="00F974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8B9EC1C635B0498D0533BFAD3E5F8A">
    <w:name w:val="2C8B9EC1C635B0498D0533BFAD3E5F8A"/>
    <w:rsid w:val="004A594F"/>
  </w:style>
  <w:style w:type="paragraph" w:customStyle="1" w:styleId="A573BB0183164A49A5CA9C891BCD66EE">
    <w:name w:val="A573BB0183164A49A5CA9C891BCD66EE"/>
    <w:rsid w:val="004A594F"/>
  </w:style>
  <w:style w:type="paragraph" w:customStyle="1" w:styleId="DC478ABD3B21D24FBCF3C88166016C5A">
    <w:name w:val="DC478ABD3B21D24FBCF3C88166016C5A"/>
    <w:rsid w:val="004A594F"/>
  </w:style>
  <w:style w:type="paragraph" w:customStyle="1" w:styleId="69341DCD96452846A5F154578F4C0F30">
    <w:name w:val="69341DCD96452846A5F154578F4C0F30"/>
    <w:rsid w:val="004A594F"/>
  </w:style>
  <w:style w:type="paragraph" w:customStyle="1" w:styleId="4AB7D382138A5947AD6E978168820D7B">
    <w:name w:val="4AB7D382138A5947AD6E978168820D7B"/>
    <w:rsid w:val="004A594F"/>
  </w:style>
  <w:style w:type="paragraph" w:customStyle="1" w:styleId="73F02C54F34303419C5E6259ADB8FD7F">
    <w:name w:val="73F02C54F34303419C5E6259ADB8FD7F"/>
    <w:rsid w:val="004A594F"/>
  </w:style>
  <w:style w:type="paragraph" w:customStyle="1" w:styleId="3312AD61DDDCD046AD7E85937FEA7247">
    <w:name w:val="3312AD61DDDCD046AD7E85937FEA7247"/>
    <w:rsid w:val="004A594F"/>
  </w:style>
  <w:style w:type="paragraph" w:customStyle="1" w:styleId="5839706BC4401446A149C9491BA4D4AF">
    <w:name w:val="5839706BC4401446A149C9491BA4D4AF"/>
    <w:rsid w:val="004A594F"/>
  </w:style>
  <w:style w:type="paragraph" w:customStyle="1" w:styleId="28BCFA3F29190D4EADCC20E45B92D31D">
    <w:name w:val="28BCFA3F29190D4EADCC20E45B92D31D"/>
    <w:rsid w:val="004A594F"/>
  </w:style>
  <w:style w:type="paragraph" w:customStyle="1" w:styleId="E8AB8A57338E0F4692128C2615F791C1">
    <w:name w:val="E8AB8A57338E0F4692128C2615F791C1"/>
    <w:rsid w:val="004A594F"/>
  </w:style>
  <w:style w:type="paragraph" w:customStyle="1" w:styleId="B5EADEAE177B3D4EB7B2D73F2C9518B6">
    <w:name w:val="B5EADEAE177B3D4EB7B2D73F2C9518B6"/>
    <w:rsid w:val="004A594F"/>
  </w:style>
  <w:style w:type="paragraph" w:customStyle="1" w:styleId="1D603577E194F3469411A927756C2C4C">
    <w:name w:val="1D603577E194F3469411A927756C2C4C"/>
    <w:rsid w:val="004A594F"/>
  </w:style>
  <w:style w:type="paragraph" w:customStyle="1" w:styleId="B7790333C9110943BA3F82B04B19BD27">
    <w:name w:val="B7790333C9110943BA3F82B04B19BD27"/>
    <w:rsid w:val="004A594F"/>
  </w:style>
  <w:style w:type="paragraph" w:customStyle="1" w:styleId="BA104669E748094284E0DAEE6B3C1FA4">
    <w:name w:val="BA104669E748094284E0DAEE6B3C1FA4"/>
    <w:rsid w:val="004A594F"/>
  </w:style>
  <w:style w:type="paragraph" w:customStyle="1" w:styleId="0382779307FF9E4681920F7EB483A01B">
    <w:name w:val="0382779307FF9E4681920F7EB483A01B"/>
    <w:rsid w:val="004A594F"/>
  </w:style>
  <w:style w:type="paragraph" w:customStyle="1" w:styleId="ECFB29C4D9E58B449BCF157C7CB24926">
    <w:name w:val="ECFB29C4D9E58B449BCF157C7CB24926"/>
    <w:rsid w:val="004A594F"/>
  </w:style>
  <w:style w:type="paragraph" w:customStyle="1" w:styleId="96370C251910EE458E67DDC29F112F46">
    <w:name w:val="96370C251910EE458E67DDC29F112F46"/>
    <w:rsid w:val="004A594F"/>
  </w:style>
  <w:style w:type="paragraph" w:customStyle="1" w:styleId="7266FF640E685F45A07FE7C35C2ADB92">
    <w:name w:val="7266FF640E685F45A07FE7C35C2ADB92"/>
    <w:rsid w:val="004A594F"/>
  </w:style>
  <w:style w:type="character" w:styleId="PlaceholderText">
    <w:name w:val="Placeholder Text"/>
    <w:basedOn w:val="DefaultParagraphFont"/>
    <w:uiPriority w:val="99"/>
    <w:semiHidden/>
    <w:rsid w:val="00F974F8"/>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8B9EC1C635B0498D0533BFAD3E5F8A">
    <w:name w:val="2C8B9EC1C635B0498D0533BFAD3E5F8A"/>
    <w:rsid w:val="004A594F"/>
  </w:style>
  <w:style w:type="paragraph" w:customStyle="1" w:styleId="A573BB0183164A49A5CA9C891BCD66EE">
    <w:name w:val="A573BB0183164A49A5CA9C891BCD66EE"/>
    <w:rsid w:val="004A594F"/>
  </w:style>
  <w:style w:type="paragraph" w:customStyle="1" w:styleId="DC478ABD3B21D24FBCF3C88166016C5A">
    <w:name w:val="DC478ABD3B21D24FBCF3C88166016C5A"/>
    <w:rsid w:val="004A594F"/>
  </w:style>
  <w:style w:type="paragraph" w:customStyle="1" w:styleId="69341DCD96452846A5F154578F4C0F30">
    <w:name w:val="69341DCD96452846A5F154578F4C0F30"/>
    <w:rsid w:val="004A594F"/>
  </w:style>
  <w:style w:type="paragraph" w:customStyle="1" w:styleId="4AB7D382138A5947AD6E978168820D7B">
    <w:name w:val="4AB7D382138A5947AD6E978168820D7B"/>
    <w:rsid w:val="004A594F"/>
  </w:style>
  <w:style w:type="paragraph" w:customStyle="1" w:styleId="73F02C54F34303419C5E6259ADB8FD7F">
    <w:name w:val="73F02C54F34303419C5E6259ADB8FD7F"/>
    <w:rsid w:val="004A594F"/>
  </w:style>
  <w:style w:type="paragraph" w:customStyle="1" w:styleId="3312AD61DDDCD046AD7E85937FEA7247">
    <w:name w:val="3312AD61DDDCD046AD7E85937FEA7247"/>
    <w:rsid w:val="004A594F"/>
  </w:style>
  <w:style w:type="paragraph" w:customStyle="1" w:styleId="5839706BC4401446A149C9491BA4D4AF">
    <w:name w:val="5839706BC4401446A149C9491BA4D4AF"/>
    <w:rsid w:val="004A594F"/>
  </w:style>
  <w:style w:type="paragraph" w:customStyle="1" w:styleId="28BCFA3F29190D4EADCC20E45B92D31D">
    <w:name w:val="28BCFA3F29190D4EADCC20E45B92D31D"/>
    <w:rsid w:val="004A594F"/>
  </w:style>
  <w:style w:type="paragraph" w:customStyle="1" w:styleId="E8AB8A57338E0F4692128C2615F791C1">
    <w:name w:val="E8AB8A57338E0F4692128C2615F791C1"/>
    <w:rsid w:val="004A594F"/>
  </w:style>
  <w:style w:type="paragraph" w:customStyle="1" w:styleId="B5EADEAE177B3D4EB7B2D73F2C9518B6">
    <w:name w:val="B5EADEAE177B3D4EB7B2D73F2C9518B6"/>
    <w:rsid w:val="004A594F"/>
  </w:style>
  <w:style w:type="paragraph" w:customStyle="1" w:styleId="1D603577E194F3469411A927756C2C4C">
    <w:name w:val="1D603577E194F3469411A927756C2C4C"/>
    <w:rsid w:val="004A594F"/>
  </w:style>
  <w:style w:type="paragraph" w:customStyle="1" w:styleId="B7790333C9110943BA3F82B04B19BD27">
    <w:name w:val="B7790333C9110943BA3F82B04B19BD27"/>
    <w:rsid w:val="004A594F"/>
  </w:style>
  <w:style w:type="paragraph" w:customStyle="1" w:styleId="BA104669E748094284E0DAEE6B3C1FA4">
    <w:name w:val="BA104669E748094284E0DAEE6B3C1FA4"/>
    <w:rsid w:val="004A594F"/>
  </w:style>
  <w:style w:type="paragraph" w:customStyle="1" w:styleId="0382779307FF9E4681920F7EB483A01B">
    <w:name w:val="0382779307FF9E4681920F7EB483A01B"/>
    <w:rsid w:val="004A594F"/>
  </w:style>
  <w:style w:type="paragraph" w:customStyle="1" w:styleId="ECFB29C4D9E58B449BCF157C7CB24926">
    <w:name w:val="ECFB29C4D9E58B449BCF157C7CB24926"/>
    <w:rsid w:val="004A594F"/>
  </w:style>
  <w:style w:type="paragraph" w:customStyle="1" w:styleId="96370C251910EE458E67DDC29F112F46">
    <w:name w:val="96370C251910EE458E67DDC29F112F46"/>
    <w:rsid w:val="004A594F"/>
  </w:style>
  <w:style w:type="paragraph" w:customStyle="1" w:styleId="7266FF640E685F45A07FE7C35C2ADB92">
    <w:name w:val="7266FF640E685F45A07FE7C35C2ADB92"/>
    <w:rsid w:val="004A594F"/>
  </w:style>
  <w:style w:type="character" w:styleId="PlaceholderText">
    <w:name w:val="Placeholder Text"/>
    <w:basedOn w:val="DefaultParagraphFont"/>
    <w:uiPriority w:val="99"/>
    <w:semiHidden/>
    <w:rsid w:val="00F974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1D2FC5-1D87-064A-B557-1A1163851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1</Pages>
  <Words>4888</Words>
  <Characters>27862</Characters>
  <Application>Microsoft Macintosh Word</Application>
  <DocSecurity>0</DocSecurity>
  <Lines>232</Lines>
  <Paragraphs>65</Paragraphs>
  <ScaleCrop>false</ScaleCrop>
  <Company/>
  <LinksUpToDate>false</LinksUpToDate>
  <CharactersWithSpaces>32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38</cp:revision>
  <cp:lastPrinted>2014-05-01T05:19:00Z</cp:lastPrinted>
  <dcterms:created xsi:type="dcterms:W3CDTF">2014-04-15T08:08:00Z</dcterms:created>
  <dcterms:modified xsi:type="dcterms:W3CDTF">2014-05-01T10:46:00Z</dcterms:modified>
</cp:coreProperties>
</file>